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E2066" w14:textId="12455BD2" w:rsidR="00D04637" w:rsidRDefault="00D04637">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under different speciation modes and extinction</w:t>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0D6C2878" w14:textId="77777777" w:rsidR="009B2D2E" w:rsidRDefault="009B2D2E">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5A7CFCE1" w14:textId="2A82A3F5"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w:t>
      </w:r>
      <w:del w:id="0" w:author="Carlos Calderon del Cid" w:date="2023-09-26T21:25:00Z">
        <w:r w:rsidDel="00D71A36">
          <w:rPr>
            <w:rFonts w:ascii="Times New Roman" w:hAnsi="Times New Roman" w:cs="Times New Roman"/>
            <w:sz w:val="24"/>
            <w:szCs w:val="24"/>
            <w:lang w:val="en-US"/>
          </w:rPr>
          <w:delText xml:space="preserve"> and</w:delText>
        </w:r>
      </w:del>
      <w:ins w:id="1" w:author="Carlos Calderon del Cid" w:date="2023-09-26T21:25:00Z">
        <w:r w:rsidR="00D71A36">
          <w:rPr>
            <w:rFonts w:ascii="Times New Roman" w:hAnsi="Times New Roman" w:cs="Times New Roman"/>
            <w:sz w:val="24"/>
            <w:szCs w:val="24"/>
            <w:lang w:val="en-US"/>
          </w:rPr>
          <w:t>,</w:t>
        </w:r>
      </w:ins>
      <w:r>
        <w:rPr>
          <w:rFonts w:ascii="Times New Roman" w:hAnsi="Times New Roman" w:cs="Times New Roman"/>
          <w:sz w:val="24"/>
          <w:szCs w:val="24"/>
          <w:lang w:val="en-US"/>
        </w:rPr>
        <w:t xml:space="preserve"> extinctions</w:t>
      </w:r>
      <w:ins w:id="2" w:author="Carlos Calderon del Cid" w:date="2023-09-26T21:25:00Z">
        <w:r w:rsidR="00D71A36">
          <w:rPr>
            <w:rFonts w:ascii="Times New Roman" w:hAnsi="Times New Roman" w:cs="Times New Roman"/>
            <w:sz w:val="24"/>
            <w:szCs w:val="24"/>
            <w:lang w:val="en-US"/>
          </w:rPr>
          <w:t>, and incomplete sampling</w:t>
        </w:r>
      </w:ins>
      <w:r>
        <w:rPr>
          <w:rFonts w:ascii="Times New Roman" w:hAnsi="Times New Roman" w:cs="Times New Roman"/>
          <w:sz w:val="24"/>
          <w:szCs w:val="24"/>
          <w:lang w:val="en-US"/>
        </w:rPr>
        <w:t>. When phylogenies do not include extinct</w:t>
      </w:r>
      <w:ins w:id="3" w:author="Carlos Calderon del Cid" w:date="2023-09-26T21:25:00Z">
        <w:r w:rsidR="00D71A36">
          <w:rPr>
            <w:rFonts w:ascii="Times New Roman" w:hAnsi="Times New Roman" w:cs="Times New Roman"/>
            <w:sz w:val="24"/>
            <w:szCs w:val="24"/>
            <w:lang w:val="en-US"/>
          </w:rPr>
          <w:t xml:space="preserve"> or extant</w:t>
        </w:r>
      </w:ins>
      <w:r>
        <w:rPr>
          <w:rFonts w:ascii="Times New Roman" w:hAnsi="Times New Roman" w:cs="Times New Roman"/>
          <w:sz w:val="24"/>
          <w:szCs w:val="24"/>
          <w:lang w:val="en-US"/>
        </w:rPr>
        <w:t xml:space="preserve">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w:t>
      </w:r>
      <w:ins w:id="4" w:author="Carlos Calderon del Cid" w:date="2023-09-26T21:27:00Z">
        <w:r w:rsidR="00D71A36">
          <w:rPr>
            <w:rFonts w:ascii="Times New Roman" w:hAnsi="Times New Roman" w:cs="Times New Roman"/>
            <w:sz w:val="24"/>
            <w:szCs w:val="24"/>
            <w:lang w:val="en-US"/>
          </w:rPr>
          <w:t>,</w:t>
        </w:r>
      </w:ins>
      <w:ins w:id="5" w:author="Carlos Calderon del Cid" w:date="2023-10-09T16:20:00Z">
        <w:r w:rsidR="006A27A8">
          <w:rPr>
            <w:rFonts w:ascii="Times New Roman" w:hAnsi="Times New Roman" w:cs="Times New Roman"/>
            <w:sz w:val="24"/>
            <w:szCs w:val="24"/>
            <w:lang w:val="en-US"/>
          </w:rPr>
          <w:t xml:space="preserve"> incomplete sampling,</w:t>
        </w:r>
      </w:ins>
      <w:r>
        <w:rPr>
          <w:rFonts w:ascii="Times New Roman" w:hAnsi="Times New Roman" w:cs="Times New Roman"/>
          <w:sz w:val="24"/>
          <w:szCs w:val="24"/>
          <w:lang w:val="en-US"/>
        </w:rPr>
        <w:t xml:space="preserve"> </w:t>
      </w:r>
      <w:ins w:id="6" w:author="Carlos Calderon del Cid" w:date="2023-10-09T16:20:00Z">
        <w:r w:rsidR="006A27A8">
          <w:rPr>
            <w:rFonts w:ascii="Times New Roman" w:hAnsi="Times New Roman" w:cs="Times New Roman"/>
            <w:sz w:val="24"/>
            <w:szCs w:val="24"/>
            <w:lang w:val="en-US"/>
          </w:rPr>
          <w:t xml:space="preserve">and </w:t>
        </w:r>
      </w:ins>
      <w:del w:id="7" w:author="Carlos Calderon del Cid" w:date="2023-09-26T21:27:00Z">
        <w:r w:rsidDel="00D71A36">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speciation mode</w:t>
      </w:r>
      <w:ins w:id="8" w:author="Carlos Calderon del Cid" w:date="2023-10-09T16:20:00Z">
        <w:r w:rsidR="006A27A8">
          <w:rPr>
            <w:rFonts w:ascii="Times New Roman" w:hAnsi="Times New Roman" w:cs="Times New Roman"/>
            <w:sz w:val="24"/>
            <w:szCs w:val="24"/>
            <w:lang w:val="en-US"/>
          </w:rPr>
          <w:t xml:space="preserve"> </w:t>
        </w:r>
      </w:ins>
      <w:del w:id="9" w:author="Carlos Calderon del Cid" w:date="2023-10-09T16:20:00Z">
        <w:r w:rsidDel="006A27A8">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n </w:t>
      </w:r>
      <w:r w:rsidR="00AB3436">
        <w:rPr>
          <w:rFonts w:ascii="Times New Roman" w:hAnsi="Times New Roman" w:cs="Times New Roman"/>
          <w:sz w:val="24"/>
          <w:szCs w:val="24"/>
          <w:lang w:val="en-US"/>
        </w:rPr>
        <w:t xml:space="preserve">the accuracy of </w:t>
      </w:r>
      <w:r>
        <w:rPr>
          <w:rFonts w:ascii="Times New Roman" w:hAnsi="Times New Roman" w:cs="Times New Roman"/>
          <w:sz w:val="24"/>
          <w:szCs w:val="24"/>
          <w:lang w:val="en-US"/>
        </w:rPr>
        <w:t xml:space="preserve">phylogenetic ages </w:t>
      </w:r>
      <w:r w:rsidR="00AB3436">
        <w:rPr>
          <w:rFonts w:ascii="Times New Roman" w:hAnsi="Times New Roman" w:cs="Times New Roman"/>
          <w:sz w:val="24"/>
          <w:szCs w:val="24"/>
          <w:lang w:val="en-US"/>
        </w:rPr>
        <w:t xml:space="preserve">as proxies for the true ages of </w:t>
      </w:r>
      <w:r>
        <w:rPr>
          <w:rFonts w:ascii="Times New Roman" w:hAnsi="Times New Roman" w:cs="Times New Roman"/>
          <w:sz w:val="24"/>
          <w:szCs w:val="24"/>
          <w:lang w:val="en-US"/>
        </w:rPr>
        <w:t>extant species and</w:t>
      </w:r>
      <w:r w:rsidR="00AB3436">
        <w:rPr>
          <w:rFonts w:ascii="Times New Roman" w:hAnsi="Times New Roman" w:cs="Times New Roman"/>
          <w:sz w:val="24"/>
          <w:szCs w:val="24"/>
          <w:lang w:val="en-US"/>
        </w:rPr>
        <w:t xml:space="preserve"> we quantify</w:t>
      </w:r>
      <w:r>
        <w:rPr>
          <w:rFonts w:ascii="Times New Roman" w:hAnsi="Times New Roman" w:cs="Times New Roman"/>
          <w:sz w:val="24"/>
          <w:szCs w:val="24"/>
          <w:lang w:val="en-US"/>
        </w:rPr>
        <w:t xml:space="preserve"> the consequences on eco</w:t>
      </w:r>
      <w:r>
        <w:rPr>
          <w:rFonts w:ascii="Times New Roman" w:hAnsi="Times New Roman" w:cs="Times New Roman"/>
          <w:sz w:val="24"/>
          <w:szCs w:val="24"/>
          <w:lang w:val="en-US"/>
        </w:rPr>
        <w:noBreakHyphen/>
        <w:t xml:space="preserve">evolutionary inferences. </w:t>
      </w:r>
      <w:r w:rsidR="00AB3436">
        <w:rPr>
          <w:rFonts w:ascii="Times New Roman" w:hAnsi="Times New Roman" w:cs="Times New Roman"/>
          <w:sz w:val="24"/>
          <w:szCs w:val="24"/>
          <w:lang w:val="en-US"/>
        </w:rPr>
        <w:t xml:space="preserve">We show </w:t>
      </w:r>
      <w:ins w:id="10" w:author="Carlos Calderon del Cid" w:date="2023-09-26T21:28:00Z">
        <w:r w:rsidR="00D71A36">
          <w:rPr>
            <w:rFonts w:ascii="Times New Roman" w:hAnsi="Times New Roman" w:cs="Times New Roman"/>
            <w:sz w:val="24"/>
            <w:szCs w:val="24"/>
            <w:lang w:val="en-US"/>
          </w:rPr>
          <w:t xml:space="preserve">that the three </w:t>
        </w:r>
      </w:ins>
      <w:ins w:id="11" w:author="Carlos Calderon del Cid" w:date="2023-10-09T16:21:00Z">
        <w:r w:rsidR="006A27A8">
          <w:rPr>
            <w:rFonts w:ascii="Times New Roman" w:hAnsi="Times New Roman" w:cs="Times New Roman"/>
            <w:sz w:val="24"/>
            <w:szCs w:val="24"/>
            <w:lang w:val="en-US"/>
          </w:rPr>
          <w:t>noted</w:t>
        </w:r>
      </w:ins>
      <w:ins w:id="12" w:author="Carlos Calderon del Cid" w:date="2023-09-26T21:28:00Z">
        <w:r w:rsidR="00D71A36">
          <w:rPr>
            <w:rFonts w:ascii="Times New Roman" w:hAnsi="Times New Roman" w:cs="Times New Roman"/>
            <w:sz w:val="24"/>
            <w:szCs w:val="24"/>
            <w:lang w:val="en-US"/>
          </w:rPr>
          <w:t xml:space="preserve"> problems</w:t>
        </w:r>
      </w:ins>
      <w:ins w:id="13" w:author="Carlos Calderon del Cid" w:date="2023-10-09T16:21:00Z">
        <w:r w:rsidR="006A27A8">
          <w:rPr>
            <w:rFonts w:ascii="Times New Roman" w:hAnsi="Times New Roman" w:cs="Times New Roman"/>
            <w:sz w:val="24"/>
            <w:szCs w:val="24"/>
            <w:lang w:val="en-US"/>
          </w:rPr>
          <w:t xml:space="preserve"> </w:t>
        </w:r>
      </w:ins>
      <w:del w:id="14" w:author="Carlos Calderon del Cid" w:date="2023-09-26T21:28:00Z">
        <w:r w:rsidR="00AB3436" w:rsidDel="00D71A36">
          <w:rPr>
            <w:rFonts w:ascii="Times New Roman" w:hAnsi="Times New Roman" w:cs="Times New Roman"/>
            <w:sz w:val="24"/>
            <w:szCs w:val="24"/>
            <w:lang w:val="en-US"/>
          </w:rPr>
          <w:delText xml:space="preserve">that extinction </w:delText>
        </w:r>
        <w:r w:rsidDel="00D71A36">
          <w:rPr>
            <w:rFonts w:ascii="Times New Roman" w:hAnsi="Times New Roman" w:cs="Times New Roman"/>
            <w:sz w:val="24"/>
            <w:szCs w:val="24"/>
            <w:lang w:val="en-US"/>
          </w:rPr>
          <w:delText xml:space="preserve">and </w:delText>
        </w:r>
        <w:r w:rsidR="00AB3436" w:rsidDel="00D71A36">
          <w:rPr>
            <w:rFonts w:ascii="Times New Roman" w:hAnsi="Times New Roman" w:cs="Times New Roman"/>
            <w:sz w:val="24"/>
            <w:szCs w:val="24"/>
            <w:lang w:val="en-US"/>
          </w:rPr>
          <w:delText xml:space="preserve">different assumptions about </w:delText>
        </w:r>
        <w:r w:rsidDel="00D71A36">
          <w:rPr>
            <w:rFonts w:ascii="Times New Roman" w:hAnsi="Times New Roman" w:cs="Times New Roman"/>
            <w:sz w:val="24"/>
            <w:szCs w:val="24"/>
            <w:lang w:val="en-US"/>
          </w:rPr>
          <w:delText xml:space="preserve">speciation modes </w:delText>
        </w:r>
      </w:del>
      <w:r>
        <w:rPr>
          <w:rFonts w:ascii="Times New Roman" w:hAnsi="Times New Roman" w:cs="Times New Roman"/>
          <w:sz w:val="24"/>
          <w:szCs w:val="24"/>
          <w:lang w:val="en-US"/>
        </w:rPr>
        <w:t xml:space="preserve">greatly influence the accuracy of </w:t>
      </w:r>
      <w:r w:rsidR="00AB3436">
        <w:rPr>
          <w:rFonts w:ascii="Times New Roman" w:hAnsi="Times New Roman" w:cs="Times New Roman"/>
          <w:sz w:val="24"/>
          <w:szCs w:val="24"/>
          <w:lang w:val="en-US"/>
        </w:rPr>
        <w:t>phylogenetic ages</w:t>
      </w:r>
      <w:ins w:id="15" w:author="Carlos Calderon del Cid" w:date="2023-10-09T17:21:00Z">
        <w:r w:rsidR="005B52EA">
          <w:rPr>
            <w:rFonts w:ascii="Times New Roman" w:hAnsi="Times New Roman" w:cs="Times New Roman"/>
            <w:sz w:val="24"/>
            <w:szCs w:val="24"/>
            <w:lang w:val="en-US"/>
          </w:rPr>
          <w:t>.</w:t>
        </w:r>
      </w:ins>
      <w:del w:id="16" w:author="Carlos Calderon del Cid" w:date="2023-10-09T17:21:00Z">
        <w:r w:rsidR="00AB3436" w:rsidDel="005B52EA">
          <w:rPr>
            <w:rFonts w:ascii="Times New Roman" w:hAnsi="Times New Roman" w:cs="Times New Roman"/>
            <w:sz w:val="24"/>
            <w:szCs w:val="24"/>
            <w:lang w:val="en-US"/>
          </w:rPr>
          <w:delText>,</w:delText>
        </w:r>
      </w:del>
      <w:r w:rsidR="00AB3436">
        <w:rPr>
          <w:rFonts w:ascii="Times New Roman" w:hAnsi="Times New Roman" w:cs="Times New Roman"/>
          <w:sz w:val="24"/>
          <w:szCs w:val="24"/>
          <w:lang w:val="en-US"/>
        </w:rPr>
        <w:t xml:space="preserve"> </w:t>
      </w:r>
      <w:ins w:id="17" w:author="Carlos Calderon del Cid" w:date="2023-10-09T17:21:00Z">
        <w:r w:rsidR="005B52EA">
          <w:t>T</w:t>
        </w:r>
      </w:ins>
      <w:del w:id="18" w:author="Carlos Calderon del Cid" w:date="2023-10-09T17:21:00Z">
        <w:r w:rsidR="00AB3436" w:rsidDel="005B52EA">
          <w:delText>t</w:delText>
        </w:r>
      </w:del>
      <w:r w:rsidR="00AB343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error </w:t>
      </w:r>
      <w:del w:id="19" w:author="Carlos Calderon del Cid" w:date="2023-10-09T17:27:00Z">
        <w:r w:rsidR="00AB3436" w:rsidDel="005B52EA">
          <w:rPr>
            <w:rFonts w:ascii="Times New Roman" w:hAnsi="Times New Roman" w:cs="Times New Roman"/>
            <w:sz w:val="24"/>
            <w:szCs w:val="24"/>
            <w:lang w:val="en-US"/>
          </w:rPr>
          <w:delText>being</w:delText>
        </w:r>
        <w:r w:rsidDel="005B52EA">
          <w:rPr>
            <w:rFonts w:ascii="Times New Roman" w:hAnsi="Times New Roman" w:cs="Times New Roman"/>
            <w:sz w:val="24"/>
            <w:szCs w:val="24"/>
            <w:lang w:val="en-US"/>
          </w:rPr>
          <w:delText xml:space="preserve"> </w:delText>
        </w:r>
      </w:del>
      <w:ins w:id="20" w:author="Carlos Calderon del Cid" w:date="2023-10-09T17:27:00Z">
        <w:r w:rsidR="005B52EA">
          <w:rPr>
            <w:rFonts w:ascii="Times New Roman" w:hAnsi="Times New Roman" w:cs="Times New Roman"/>
            <w:sz w:val="24"/>
            <w:szCs w:val="24"/>
            <w:lang w:val="en-US"/>
          </w:rPr>
          <w:t>is</w:t>
        </w:r>
        <w:r w:rsidR="005B52EA">
          <w:rPr>
            <w:rFonts w:ascii="Times New Roman" w:hAnsi="Times New Roman" w:cs="Times New Roman"/>
            <w:sz w:val="24"/>
            <w:szCs w:val="24"/>
            <w:lang w:val="en-US"/>
          </w:rPr>
          <w:t xml:space="preserve"> </w:t>
        </w:r>
      </w:ins>
      <w:r>
        <w:rPr>
          <w:rFonts w:ascii="Times New Roman" w:hAnsi="Times New Roman" w:cs="Times New Roman"/>
          <w:sz w:val="24"/>
          <w:szCs w:val="24"/>
          <w:lang w:val="en-US"/>
        </w:rPr>
        <w:t>substantially higher under budding than bifurcating speciation and further increased</w:t>
      </w:r>
      <w:ins w:id="21" w:author="Carlos Calderon del Cid" w:date="2023-10-09T17:27:00Z">
        <w:r w:rsidR="005B52EA">
          <w:rPr>
            <w:rFonts w:ascii="Times New Roman" w:hAnsi="Times New Roman" w:cs="Times New Roman"/>
            <w:sz w:val="24"/>
            <w:szCs w:val="24"/>
            <w:lang w:val="en-US"/>
          </w:rPr>
          <w:t xml:space="preserve"> when </w:t>
        </w:r>
      </w:ins>
      <w:ins w:id="22" w:author="Carlos Calderon del Cid" w:date="2023-10-09T17:28:00Z">
        <w:r w:rsidR="005B52EA">
          <w:rPr>
            <w:rFonts w:ascii="Times New Roman" w:hAnsi="Times New Roman" w:cs="Times New Roman"/>
            <w:sz w:val="24"/>
            <w:szCs w:val="24"/>
            <w:lang w:val="en-US"/>
          </w:rPr>
          <w:t xml:space="preserve">we </w:t>
        </w:r>
      </w:ins>
      <w:ins w:id="23" w:author="Carlos Calderon del Cid" w:date="2023-10-09T17:27:00Z">
        <w:r w:rsidR="005B52EA">
          <w:rPr>
            <w:rFonts w:ascii="Times New Roman" w:hAnsi="Times New Roman" w:cs="Times New Roman"/>
            <w:sz w:val="24"/>
            <w:szCs w:val="24"/>
            <w:lang w:val="en-US"/>
          </w:rPr>
          <w:t>contemplated incomplete sampling and higher extinction.</w:t>
        </w:r>
      </w:ins>
      <w:r>
        <w:rPr>
          <w:rFonts w:ascii="Times New Roman" w:hAnsi="Times New Roman" w:cs="Times New Roman"/>
          <w:sz w:val="24"/>
          <w:szCs w:val="24"/>
          <w:lang w:val="en-US"/>
        </w:rPr>
        <w:t xml:space="preserve"> </w:t>
      </w:r>
      <w:del w:id="24" w:author="Carlos Calderon del Cid" w:date="2023-10-09T17:24:00Z">
        <w:r w:rsidDel="005B52EA">
          <w:rPr>
            <w:rFonts w:ascii="Times New Roman" w:hAnsi="Times New Roman" w:cs="Times New Roman"/>
            <w:sz w:val="24"/>
            <w:szCs w:val="24"/>
            <w:lang w:val="en-US"/>
          </w:rPr>
          <w:delText>with the inclusion of anagenetic speciation and higher extinction</w:delText>
        </w:r>
      </w:del>
      <w:r>
        <w:rPr>
          <w:rFonts w:ascii="Times New Roman" w:hAnsi="Times New Roman" w:cs="Times New Roman"/>
          <w:sz w:val="24"/>
          <w:szCs w:val="24"/>
          <w:lang w:val="en-US"/>
        </w:rPr>
        <w:t>. We found that this</w:t>
      </w:r>
      <w:r w:rsidR="004A01AB">
        <w:rPr>
          <w:rFonts w:ascii="Times New Roman" w:hAnsi="Times New Roman" w:cs="Times New Roman"/>
          <w:sz w:val="24"/>
          <w:szCs w:val="24"/>
          <w:lang w:val="en-US"/>
        </w:rPr>
        <w:t xml:space="preserve"> mismatch</w:t>
      </w:r>
      <w:r>
        <w:rPr>
          <w:rFonts w:ascii="Times New Roman" w:hAnsi="Times New Roman" w:cs="Times New Roman"/>
          <w:sz w:val="24"/>
          <w:szCs w:val="24"/>
          <w:lang w:val="en-US"/>
        </w:rPr>
        <w:t xml:space="preserve"> would affect eco-evolutionary analyses often performed with phylogenetic ages, for instance, the comparison of species ages and the assessment of extinction risk. For </w:t>
      </w:r>
      <w:r w:rsidR="00AB3436">
        <w:rPr>
          <w:rFonts w:ascii="Times New Roman" w:hAnsi="Times New Roman" w:cs="Times New Roman"/>
          <w:sz w:val="24"/>
          <w:szCs w:val="24"/>
          <w:lang w:val="en-US"/>
        </w:rPr>
        <w:t xml:space="preserve">bifurcating </w:t>
      </w:r>
      <w:r>
        <w:rPr>
          <w:rFonts w:ascii="Times New Roman" w:hAnsi="Times New Roman" w:cs="Times New Roman"/>
          <w:sz w:val="24"/>
          <w:szCs w:val="24"/>
          <w:lang w:val="en-US"/>
        </w:rPr>
        <w:t xml:space="preserve">speciation, which is most often assumed in these analyses, we </w:t>
      </w:r>
      <w:r w:rsidR="00AB3436">
        <w:rPr>
          <w:rFonts w:ascii="Times New Roman" w:hAnsi="Times New Roman" w:cs="Times New Roman"/>
          <w:sz w:val="24"/>
          <w:szCs w:val="24"/>
          <w:lang w:val="en-US"/>
        </w:rPr>
        <w:t xml:space="preserve">develop </w:t>
      </w:r>
      <w:r>
        <w:rPr>
          <w:rFonts w:ascii="Times New Roman" w:hAnsi="Times New Roman" w:cs="Times New Roman"/>
          <w:sz w:val="24"/>
          <w:szCs w:val="24"/>
          <w:lang w:val="en-US"/>
        </w:rPr>
        <w:t>a</w:t>
      </w:r>
      <w:r w:rsidR="004F08F1">
        <w:rPr>
          <w:rFonts w:ascii="Times New Roman" w:hAnsi="Times New Roman" w:cs="Times New Roman"/>
          <w:sz w:val="24"/>
          <w:szCs w:val="24"/>
          <w:lang w:val="en-US"/>
        </w:rPr>
        <w:t xml:space="preserve"> probabilistic</w:t>
      </w:r>
      <w:r>
        <w:rPr>
          <w:rFonts w:ascii="Times New Roman" w:hAnsi="Times New Roman" w:cs="Times New Roman"/>
          <w:sz w:val="24"/>
          <w:szCs w:val="24"/>
          <w:lang w:val="en-US"/>
        </w:rPr>
        <w:t xml:space="preserve"> approach to improve the estimation of species ages</w:t>
      </w:r>
      <w:r w:rsidR="00AB3436">
        <w:rPr>
          <w:rFonts w:ascii="Times New Roman" w:hAnsi="Times New Roman" w:cs="Times New Roman"/>
          <w:sz w:val="24"/>
          <w:szCs w:val="24"/>
          <w:lang w:val="en-US"/>
        </w:rPr>
        <w:t>, based on the properties of a birth-death process</w:t>
      </w:r>
      <w:ins w:id="25" w:author="Carlos Calderon del Cid" w:date="2023-09-26T21:29:00Z">
        <w:r w:rsidR="00D71A36">
          <w:rPr>
            <w:rFonts w:ascii="Times New Roman" w:hAnsi="Times New Roman" w:cs="Times New Roman"/>
            <w:sz w:val="24"/>
            <w:szCs w:val="24"/>
            <w:lang w:val="en-US"/>
          </w:rPr>
          <w:t xml:space="preserve"> and under the assumption of a full sampled phylogeny</w:t>
        </w:r>
      </w:ins>
      <w:r>
        <w:rPr>
          <w:rFonts w:ascii="Times New Roman" w:hAnsi="Times New Roman" w:cs="Times New Roman"/>
          <w:sz w:val="24"/>
          <w:szCs w:val="24"/>
          <w:lang w:val="en-US"/>
        </w:rPr>
        <w:t xml:space="preserve">. </w:t>
      </w:r>
      <w:r w:rsidR="00AB3436">
        <w:rPr>
          <w:rFonts w:ascii="Times New Roman" w:hAnsi="Times New Roman" w:cs="Times New Roman"/>
          <w:sz w:val="24"/>
          <w:szCs w:val="24"/>
          <w:lang w:val="en-US"/>
        </w:rPr>
        <w:t>We find that our model can reduce the error by one order of magnitude under cases of high extinction. O</w:t>
      </w:r>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r w:rsidR="004F08F1">
        <w:rPr>
          <w:rFonts w:ascii="Times New Roman" w:hAnsi="Times New Roman" w:cs="Times New Roman"/>
          <w:sz w:val="24"/>
          <w:szCs w:val="24"/>
          <w:lang w:val="en-US"/>
        </w:rPr>
        <w:t>, and that, under some assumptions, it is possible to obtain good approximations of species age by combining</w:t>
      </w:r>
      <w:r>
        <w:rPr>
          <w:rFonts w:ascii="Times New Roman" w:hAnsi="Times New Roman" w:cs="Times New Roman"/>
          <w:sz w:val="24"/>
          <w:szCs w:val="24"/>
          <w:lang w:val="en-US"/>
        </w:rPr>
        <w:t xml:space="preserve"> </w:t>
      </w:r>
      <w:r w:rsidR="004F08F1">
        <w:rPr>
          <w:rFonts w:ascii="Times New Roman" w:hAnsi="Times New Roman" w:cs="Times New Roman"/>
          <w:sz w:val="24"/>
          <w:szCs w:val="24"/>
          <w:lang w:val="en-US"/>
        </w:rPr>
        <w:t xml:space="preserve">branch lengths with the expectations of a birth-death process. </w:t>
      </w:r>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6140D52"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w:t>
      </w:r>
      <w:ins w:id="26" w:author="Carlos Calderon del Cid" w:date="2023-10-09T17:28:00Z">
        <w:r w:rsidR="005B52EA">
          <w:rPr>
            <w:rFonts w:ascii="Times New Roman" w:hAnsi="Times New Roman" w:cs="Times New Roman"/>
            <w:sz w:val="24"/>
            <w:szCs w:val="24"/>
            <w:lang w:val="pt-BR"/>
          </w:rPr>
          <w:t xml:space="preserve"> </w:t>
        </w:r>
        <w:proofErr w:type="spellStart"/>
        <w:r w:rsidR="005B52EA">
          <w:rPr>
            <w:rFonts w:ascii="Times New Roman" w:hAnsi="Times New Roman" w:cs="Times New Roman"/>
            <w:sz w:val="24"/>
            <w:szCs w:val="24"/>
            <w:lang w:val="pt-BR"/>
          </w:rPr>
          <w:t>Incomplete</w:t>
        </w:r>
        <w:proofErr w:type="spellEnd"/>
        <w:r w:rsidR="005B52EA">
          <w:rPr>
            <w:rFonts w:ascii="Times New Roman" w:hAnsi="Times New Roman" w:cs="Times New Roman"/>
            <w:sz w:val="24"/>
            <w:szCs w:val="24"/>
            <w:lang w:val="pt-BR"/>
          </w:rPr>
          <w:t xml:space="preserve"> </w:t>
        </w:r>
        <w:proofErr w:type="spellStart"/>
        <w:r w:rsidR="005B52EA">
          <w:rPr>
            <w:rFonts w:ascii="Times New Roman" w:hAnsi="Times New Roman" w:cs="Times New Roman"/>
            <w:sz w:val="24"/>
            <w:szCs w:val="24"/>
            <w:lang w:val="pt-BR"/>
          </w:rPr>
          <w:t>sampling</w:t>
        </w:r>
        <w:proofErr w:type="spellEnd"/>
        <w:r w:rsidR="005B52EA">
          <w:rPr>
            <w:rFonts w:ascii="Times New Roman" w:hAnsi="Times New Roman" w:cs="Times New Roman"/>
            <w:sz w:val="24"/>
            <w:szCs w:val="24"/>
            <w:lang w:val="pt-BR"/>
          </w:rPr>
          <w:t>,</w:t>
        </w:r>
      </w:ins>
      <w:r>
        <w:rPr>
          <w:rFonts w:ascii="Times New Roman" w:hAnsi="Times New Roman" w:cs="Times New Roman"/>
          <w:sz w:val="24"/>
          <w:szCs w:val="24"/>
          <w:lang w:val="pt-BR"/>
        </w:rPr>
        <w:t xml:space="preserve"> S</w:t>
      </w:r>
      <w:proofErr w:type="spellStart"/>
      <w:r>
        <w:rPr>
          <w:rFonts w:ascii="Times New Roman" w:hAnsi="Times New Roman" w:cs="Times New Roman"/>
          <w:sz w:val="24"/>
          <w:szCs w:val="24"/>
          <w:lang w:val="pt-BR"/>
        </w:rPr>
        <w:t>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4387B7BB" w14:textId="77777777" w:rsidR="00D04637" w:rsidRDefault="00D04637">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6D1614B7" w14:textId="0DB1485F"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fldLock="1"/>
      </w:r>
      <w:r w:rsidR="00230579">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fldLock="1"/>
      </w:r>
      <w:r w:rsidR="00230579">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230579">
        <w:rPr>
          <w:rFonts w:ascii="Cambria Math" w:hAnsi="Cambria Math" w:cs="Cambria Math"/>
          <w:sz w:val="24"/>
          <w:szCs w:val="24"/>
          <w:lang w:val="en-US"/>
        </w:rPr>
        <w:instrText>∼</w:instrText>
      </w:r>
      <w:r w:rsidR="00230579">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rill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fldLock="1"/>
      </w:r>
      <w:r w:rsidR="00230579">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fldLock="1"/>
      </w:r>
      <w:r w:rsidR="00230579">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lroy et al., 2001; Daniele Silvestro, Salamin, Antonelli, &amp; Meyer,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fldLock="1"/>
      </w:r>
      <w:r w:rsidR="00230579">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6; Daniele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Davies et al., 2011; Gaston &amp; Blackburn, 1997; Johnson, Delean, &amp; Balmford, 2002a; Pie &amp; Caron, 2023; Sonne et al., 2022; Tanentzap, Igea, Johnston, &amp; Larcombe, 2020; Verde Arregoitia, Blomberg, &amp; Fisher,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w:t>
      </w:r>
      <w:del w:id="27" w:author="Carlos Calderon del Cid" w:date="2023-09-26T21:50:00Z">
        <w:r w:rsidDel="00514AA0">
          <w:rPr>
            <w:rFonts w:ascii="Times New Roman" w:hAnsi="Times New Roman" w:cs="Times New Roman"/>
            <w:sz w:val="24"/>
            <w:szCs w:val="24"/>
            <w:lang w:val="en-US"/>
          </w:rPr>
          <w:delText xml:space="preserve">different </w:delText>
        </w:r>
      </w:del>
      <w:r>
        <w:rPr>
          <w:rFonts w:ascii="Times New Roman" w:hAnsi="Times New Roman" w:cs="Times New Roman"/>
          <w:sz w:val="24"/>
          <w:szCs w:val="24"/>
          <w:lang w:val="en-US"/>
        </w:rPr>
        <w:t xml:space="preserve">shortfalls. </w:t>
      </w:r>
    </w:p>
    <w:p w14:paraId="56FB06B3" w14:textId="4D7FB99B"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r w:rsidR="004F08F1">
        <w:rPr>
          <w:rFonts w:ascii="Times New Roman" w:hAnsi="Times New Roman" w:cs="Times New Roman"/>
          <w:sz w:val="24"/>
          <w:szCs w:val="24"/>
          <w:lang w:val="en-US"/>
        </w:rPr>
        <w:t>can bias</w:t>
      </w:r>
      <w:r>
        <w:rPr>
          <w:rFonts w:ascii="Times New Roman" w:hAnsi="Times New Roman" w:cs="Times New Roman"/>
          <w:sz w:val="24"/>
          <w:szCs w:val="24"/>
          <w:lang w:val="en-US"/>
        </w:rPr>
        <w:t xml:space="preserve"> phylogenetic </w:t>
      </w:r>
      <w:r w:rsidR="004F08F1">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estimation </w:t>
      </w:r>
      <w:r w:rsidR="00AC7EB6">
        <w:rPr>
          <w:rFonts w:ascii="Times New Roman" w:hAnsi="Times New Roman" w:cs="Times New Roman"/>
          <w:sz w:val="24"/>
          <w:szCs w:val="24"/>
          <w:lang w:val="en-US"/>
        </w:rPr>
        <w:t>by</w:t>
      </w:r>
      <w:r>
        <w:rPr>
          <w:rFonts w:ascii="Times New Roman" w:hAnsi="Times New Roman" w:cs="Times New Roman"/>
          <w:sz w:val="24"/>
          <w:szCs w:val="24"/>
          <w:lang w:val="en-US"/>
        </w:rPr>
        <w:t xml:space="preserve"> augmenting terminal branch lengths </w:t>
      </w:r>
      <w:r>
        <w:fldChar w:fldCharType="begin" w:fldLock="1"/>
      </w:r>
      <w:r w:rsidR="00230579">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230579">
        <w:rPr>
          <w:rFonts w:ascii="Times New Roman" w:hAnsi="Times New Roman" w:cs="Times New Roman" w:hint="eastAsia"/>
          <w:sz w:val="24"/>
          <w:szCs w:val="24"/>
          <w:lang w:val="en-US"/>
        </w:rPr>
        <w:instrText xml:space="preserve">nd tree completeness is </w:instrText>
      </w:r>
      <w:r w:rsidR="00230579">
        <w:rPr>
          <w:rFonts w:ascii="Times New Roman" w:hAnsi="Times New Roman" w:cs="Times New Roman" w:hint="eastAsia"/>
          <w:sz w:val="24"/>
          <w:szCs w:val="24"/>
          <w:lang w:val="en-US"/>
        </w:rPr>
        <w:instrText>≤</w:instrText>
      </w:r>
      <w:r w:rsidR="00230579">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230579">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ath, Hedtke, &amp; Hillis,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fldLock="1"/>
      </w:r>
      <w:r w:rsidR="00230579">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arvey, May, &amp; Nee,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w:t>
      </w:r>
      <w:r>
        <w:rPr>
          <w:rFonts w:ascii="Times New Roman" w:hAnsi="Times New Roman" w:cs="Times New Roman"/>
          <w:sz w:val="24"/>
          <w:szCs w:val="24"/>
          <w:lang w:val="en-US"/>
        </w:rPr>
        <w:lastRenderedPageBreak/>
        <w:t xml:space="preserve">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sidR="00AC7EB6">
        <w:rPr>
          <w:rFonts w:ascii="Times New Roman" w:hAnsi="Times New Roman" w:cs="Times New Roman"/>
          <w:sz w:val="24"/>
          <w:szCs w:val="24"/>
          <w:lang w:val="en-US"/>
        </w:rPr>
        <w:t xml:space="preserve">. </w:t>
      </w: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r w:rsidR="00AC7EB6">
        <w:rPr>
          <w:rFonts w:ascii="Times New Roman" w:hAnsi="Times New Roman" w:cs="Times New Roman"/>
          <w:sz w:val="24"/>
          <w:szCs w:val="24"/>
          <w:lang w:val="en-US"/>
        </w:rPr>
        <w:t xml:space="preserve"> named</w:t>
      </w:r>
      <w:r>
        <w:rPr>
          <w:rFonts w:ascii="Times New Roman" w:hAnsi="Times New Roman" w:cs="Times New Roman"/>
          <w:sz w:val="24"/>
          <w:szCs w:val="24"/>
          <w:lang w:val="en-US"/>
        </w:rPr>
        <w:t xml:space="preserve"> species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r w:rsidR="00AC7EB6">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Daniele Silvestro, Warnock, Gavryushkina, &amp; Stadler,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fldLock="1"/>
      </w:r>
      <w:r w:rsidR="00230579">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fldLock="1"/>
      </w:r>
      <w:r w:rsidR="00230579">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um, Smith, &amp; Donovan,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r w:rsidR="00AC7EB6">
        <w:rPr>
          <w:rFonts w:ascii="Times New Roman" w:hAnsi="Times New Roman" w:cs="Times New Roman"/>
          <w:sz w:val="24"/>
          <w:szCs w:val="24"/>
          <w:lang w:val="en-US"/>
        </w:rPr>
        <w:t>-</w:t>
      </w:r>
      <w:r>
        <w:rPr>
          <w:rFonts w:ascii="Times New Roman" w:hAnsi="Times New Roman" w:cs="Times New Roman"/>
          <w:sz w:val="24"/>
          <w:szCs w:val="24"/>
          <w:lang w:val="en-US"/>
        </w:rPr>
        <w:t>unstated assumption of all birth-death processes commonly used to model phylogenetic branching times, is that speciation occurs as a budding process, with a speciation event leading to a single new species and the survival of the parent species</w:t>
      </w:r>
      <w:ins w:id="28" w:author="Carlos Calderon del Cid" w:date="2023-09-26T21:52:00Z">
        <w:r w:rsidR="00514AA0">
          <w:rPr>
            <w:rFonts w:ascii="Times New Roman" w:hAnsi="Times New Roman" w:cs="Times New Roman"/>
            <w:sz w:val="24"/>
            <w:szCs w:val="24"/>
            <w:lang w:val="en-US"/>
          </w:rPr>
          <w:t>, even though we can’t say which descendant branch is the “new” species</w:t>
        </w:r>
      </w:ins>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773CF2C5" w14:textId="3040324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George Gaylord Simpson, 1984)</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386CA8">
        <w:rPr>
          <w:rFonts w:ascii="Times New Roman" w:hAnsi="Times New Roman" w:cs="Times New Roman"/>
          <w:sz w:val="24"/>
          <w:szCs w:val="24"/>
          <w:lang w:val="en-US"/>
        </w:rPr>
        <w:t xml:space="preserve">in </w:t>
      </w:r>
      <w:r>
        <w:rPr>
          <w:rFonts w:ascii="Times New Roman" w:hAnsi="Times New Roman" w:cs="Times New Roman"/>
          <w:sz w:val="24"/>
          <w:szCs w:val="24"/>
          <w:lang w:val="en-US"/>
        </w:rPr>
        <w:t>extant species</w:t>
      </w:r>
      <w:r w:rsidR="008D681D">
        <w:rPr>
          <w:rFonts w:ascii="Times New Roman" w:hAnsi="Times New Roman" w:cs="Times New Roman"/>
          <w:sz w:val="24"/>
          <w:szCs w:val="24"/>
          <w:lang w:val="en-US"/>
        </w:rPr>
        <w:t xml:space="preserve"> </w:t>
      </w:r>
      <w:r w:rsidR="008D681D">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sidR="008D681D">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keels &amp; Cardillo, 2019)</w:t>
      </w:r>
      <w:r w:rsidR="008D681D">
        <w:rPr>
          <w:rFonts w:ascii="Times New Roman" w:hAnsi="Times New Roman" w:cs="Times New Roman"/>
          <w:sz w:val="24"/>
          <w:szCs w:val="24"/>
          <w:lang w:val="en-US"/>
        </w:rPr>
        <w:fldChar w:fldCharType="end"/>
      </w:r>
      <w:r w:rsidR="008D68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furcating speciation can be linked with vicariance or allopatric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fldLock="1"/>
      </w:r>
      <w:r w:rsidR="00230579">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Under this speciation mode</w:t>
      </w:r>
      <w:r>
        <w:rPr>
          <w:rFonts w:ascii="Times New Roman" w:hAnsi="Times New Roman" w:cs="Times New Roman"/>
          <w:sz w:val="24"/>
          <w:szCs w:val="24"/>
          <w:lang w:val="en-US"/>
        </w:rPr>
        <w:t xml:space="preserv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w:t>
      </w:r>
      <w:r>
        <w:rPr>
          <w:rFonts w:ascii="Times New Roman" w:hAnsi="Times New Roman" w:cs="Times New Roman"/>
          <w:sz w:val="24"/>
          <w:szCs w:val="24"/>
          <w:lang w:val="en-US"/>
        </w:rPr>
        <w:lastRenderedPageBreak/>
        <w:t>to the evolutionary species concept, which considers any species as descendant of an ancestral lineage with its own evolutionary identity</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095DFB" w:rsidRPr="00095DFB">
        <w:rPr>
          <w:rFonts w:ascii="Times New Roman" w:hAnsi="Times New Roman" w:cs="Times New Roman"/>
          <w:noProof/>
          <w:sz w:val="24"/>
          <w:szCs w:val="24"/>
          <w:lang w:val="en-US"/>
        </w:rPr>
        <w:t>(Simpson 1951,</w:t>
      </w:r>
      <w:r w:rsidR="00095DFB">
        <w:rPr>
          <w:rFonts w:ascii="Times New Roman" w:hAnsi="Times New Roman" w:cs="Times New Roman"/>
          <w:noProof/>
          <w:sz w:val="24"/>
          <w:szCs w:val="24"/>
          <w:lang w:val="en-US"/>
        </w:rPr>
        <w:t xml:space="preserve"> but see Simpson</w:t>
      </w:r>
      <w:r w:rsidR="00095DFB" w:rsidRPr="00095DFB">
        <w:rPr>
          <w:rFonts w:ascii="Times New Roman" w:hAnsi="Times New Roman" w:cs="Times New Roman"/>
          <w:noProof/>
          <w:sz w:val="24"/>
          <w:szCs w:val="24"/>
          <w:lang w:val="en-US"/>
        </w:rPr>
        <w:t xml:space="preserve"> 1961)</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fldLock="1"/>
      </w:r>
      <w:r w:rsidR="00230579">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 xml:space="preserve">Thus, in </w:t>
      </w:r>
      <w:r>
        <w:rPr>
          <w:rFonts w:ascii="Times New Roman" w:hAnsi="Times New Roman" w:cs="Times New Roman"/>
          <w:sz w:val="24"/>
          <w:szCs w:val="24"/>
          <w:lang w:val="en-US"/>
        </w:rPr>
        <w:t xml:space="preserve">the absence of extinction, the phylogenetic age of one sister species will equal its species age while the other will be older but without the possibility to </w:t>
      </w:r>
      <w:r w:rsidR="00614615">
        <w:rPr>
          <w:rFonts w:ascii="Times New Roman" w:hAnsi="Times New Roman" w:cs="Times New Roman"/>
          <w:sz w:val="24"/>
          <w:szCs w:val="24"/>
          <w:lang w:val="en-US"/>
        </w:rPr>
        <w:t xml:space="preserve">identify </w:t>
      </w:r>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fldLock="1"/>
      </w:r>
      <w:r w:rsidR="0023057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fldLock="1"/>
      </w:r>
      <w:r w:rsidR="00230579">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opnarine, Byars, Fitzgerald, Paleobiology, &amp; Winter,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7104B698" w14:textId="7E4A0E6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r w:rsidR="00AC7EB6">
        <w:rPr>
          <w:rFonts w:ascii="Times New Roman" w:hAnsi="Times New Roman" w:cs="Times New Roman"/>
          <w:sz w:val="24"/>
          <w:szCs w:val="24"/>
          <w:lang w:val="en-US"/>
        </w:rPr>
        <w:t>t</w:t>
      </w:r>
      <w:r>
        <w:rPr>
          <w:rFonts w:ascii="Times New Roman" w:hAnsi="Times New Roman" w:cs="Times New Roman"/>
          <w:sz w:val="24"/>
          <w:szCs w:val="24"/>
          <w:lang w:val="en-US"/>
        </w:rPr>
        <w:t xml:space="preserve"> face value for species age</w:t>
      </w:r>
      <w:r w:rsidR="00416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otential deviation from the true species ages due to the combined shortfalls </w:t>
      </w:r>
      <w:ins w:id="29" w:author="Carlos Calderon del Cid" w:date="2023-10-09T17:30:00Z">
        <w:r w:rsidR="005B52EA">
          <w:rPr>
            <w:rFonts w:ascii="Times New Roman" w:hAnsi="Times New Roman" w:cs="Times New Roman"/>
            <w:sz w:val="24"/>
            <w:szCs w:val="24"/>
            <w:lang w:val="en-US"/>
          </w:rPr>
          <w:t xml:space="preserve">referred </w:t>
        </w:r>
      </w:ins>
      <w:r>
        <w:rPr>
          <w:rFonts w:ascii="Times New Roman" w:hAnsi="Times New Roman" w:cs="Times New Roman"/>
          <w:sz w:val="24"/>
          <w:szCs w:val="24"/>
          <w:lang w:val="en-US"/>
        </w:rPr>
        <w:t xml:space="preserve">above is unknown. Here we use simulations to quantify the predictability of species age from phylogenetic trees of extant taxa, under different diversification scenarios. </w:t>
      </w:r>
      <w:del w:id="30" w:author="Carlos Calderon del Cid" w:date="2023-09-26T21:39:00Z">
        <w:r w:rsidDel="00CE0170">
          <w:rPr>
            <w:rFonts w:ascii="Times New Roman" w:hAnsi="Times New Roman" w:cs="Times New Roman"/>
            <w:sz w:val="24"/>
            <w:szCs w:val="24"/>
            <w:lang w:val="en-US"/>
          </w:rPr>
          <w:delText xml:space="preserve">Since the potential effects of incomplete taxon sampling are mitigated by the ever-growing taxonomic coverage of phylogenetic research and advances in augmenting trees with the missing species (e.g., </w:delText>
        </w:r>
        <w:r w:rsidDel="00CE0170">
          <w:fldChar w:fldCharType="begin" w:fldLock="1"/>
        </w:r>
        <w:r w:rsidR="00230579" w:rsidDel="00CE0170">
          <w:rPr>
            <w:rFonts w:ascii="Times New Roman" w:hAnsi="Times New Roman" w:cs="Times New Roman"/>
            <w:sz w:val="24"/>
            <w:szCs w:val="24"/>
            <w:lang w:val="en-US"/>
          </w:rPr>
          <w:del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delInstrText>
        </w:r>
        <w:r w:rsidDel="00CE0170">
          <w:rPr>
            <w:rFonts w:ascii="Times New Roman" w:hAnsi="Times New Roman" w:cs="Times New Roman"/>
            <w:sz w:val="24"/>
            <w:szCs w:val="24"/>
            <w:lang w:val="en-US"/>
          </w:rPr>
          <w:fldChar w:fldCharType="separate"/>
        </w:r>
        <w:r w:rsidDel="00CE0170">
          <w:rPr>
            <w:rFonts w:ascii="Times New Roman" w:hAnsi="Times New Roman" w:cs="Times New Roman"/>
            <w:noProof/>
            <w:sz w:val="24"/>
            <w:szCs w:val="24"/>
            <w:lang w:val="en-US"/>
          </w:rPr>
          <w:delText>Chang et al. 2020; Thomas et al. 2013)</w:delText>
        </w:r>
        <w:r w:rsidDel="00CE0170">
          <w:rPr>
            <w:rFonts w:ascii="Times New Roman" w:hAnsi="Times New Roman" w:cs="Times New Roman"/>
            <w:sz w:val="24"/>
            <w:szCs w:val="24"/>
            <w:lang w:val="en-US"/>
          </w:rPr>
          <w:fldChar w:fldCharType="end"/>
        </w:r>
        <w:r w:rsidDel="00CE0170">
          <w:rPr>
            <w:rFonts w:ascii="Times New Roman" w:hAnsi="Times New Roman" w:cs="Times New Roman"/>
            <w:sz w:val="24"/>
            <w:szCs w:val="24"/>
            <w:lang w:val="en-US"/>
          </w:rPr>
          <w:delText xml:space="preserve">, we focus on the effects of extinction and speciation modes on our ability to infer the age of extant species. </w:delText>
        </w:r>
      </w:del>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w:t>
      </w:r>
      <w:ins w:id="31" w:author="Carlos Calderon del Cid" w:date="2023-09-26T21:45:00Z">
        <w:r w:rsidR="00514AA0">
          <w:rPr>
            <w:rFonts w:ascii="Times New Roman" w:hAnsi="Times New Roman" w:cs="Times New Roman"/>
            <w:sz w:val="24"/>
            <w:szCs w:val="24"/>
            <w:lang w:val="en-US"/>
          </w:rPr>
          <w:t xml:space="preserve"> (3) </w:t>
        </w:r>
        <w:r w:rsidR="00514AA0" w:rsidRPr="00514AA0">
          <w:rPr>
            <w:rFonts w:ascii="Times New Roman" w:hAnsi="Times New Roman" w:cs="Times New Roman"/>
            <w:sz w:val="24"/>
            <w:szCs w:val="24"/>
            <w:lang w:val="en-US"/>
          </w:rPr>
          <w:t>quantify the error in phylogenetic ages under three different levels on incomplete sampling combined with bifurcating and budding speciation in an intermediate extinction scenario;</w:t>
        </w:r>
      </w:ins>
      <w:r>
        <w:rPr>
          <w:rFonts w:ascii="Times New Roman" w:hAnsi="Times New Roman" w:cs="Times New Roman"/>
          <w:sz w:val="24"/>
          <w:szCs w:val="24"/>
          <w:lang w:val="en-US"/>
        </w:rPr>
        <w:t xml:space="preserve"> and, (</w:t>
      </w:r>
      <w:ins w:id="32" w:author="Carlos Calderon del Cid" w:date="2023-09-26T21:45:00Z">
        <w:r w:rsidR="00514AA0">
          <w:rPr>
            <w:rFonts w:ascii="Times New Roman" w:hAnsi="Times New Roman" w:cs="Times New Roman"/>
            <w:sz w:val="24"/>
            <w:szCs w:val="24"/>
            <w:lang w:val="en-US"/>
          </w:rPr>
          <w:t>4</w:t>
        </w:r>
      </w:ins>
      <w:del w:id="33" w:author="Carlos Calderon del Cid" w:date="2023-09-26T21:45:00Z">
        <w:r w:rsidDel="00514AA0">
          <w:rPr>
            <w:rFonts w:ascii="Times New Roman" w:hAnsi="Times New Roman" w:cs="Times New Roman"/>
            <w:sz w:val="24"/>
            <w:szCs w:val="24"/>
            <w:lang w:val="en-US"/>
          </w:rPr>
          <w:delText>3</w:delText>
        </w:r>
      </w:del>
      <w:r>
        <w:rPr>
          <w:rFonts w:ascii="Times New Roman" w:hAnsi="Times New Roman" w:cs="Times New Roman"/>
          <w:sz w:val="24"/>
          <w:szCs w:val="24"/>
          <w:lang w:val="en-US"/>
        </w:rPr>
        <w:t>) explore whether the signal of labeled age-correlated extinction risk is preserved in the phylogenetic age of species</w:t>
      </w:r>
      <w:ins w:id="34" w:author="Carlos Calderon del Cid" w:date="2023-09-26T21:41:00Z">
        <w:r w:rsidR="00CE0170">
          <w:rPr>
            <w:rFonts w:ascii="Times New Roman" w:hAnsi="Times New Roman" w:cs="Times New Roman"/>
            <w:sz w:val="24"/>
            <w:szCs w:val="24"/>
            <w:lang w:val="en-US"/>
          </w:rPr>
          <w:t xml:space="preserve">, given </w:t>
        </w:r>
      </w:ins>
      <w:ins w:id="35" w:author="Carlos Calderon del Cid" w:date="2023-10-09T15:15:00Z">
        <w:r w:rsidR="00A2705F">
          <w:rPr>
            <w:rFonts w:ascii="Times New Roman" w:hAnsi="Times New Roman" w:cs="Times New Roman"/>
            <w:sz w:val="24"/>
            <w:szCs w:val="24"/>
            <w:lang w:val="en-US"/>
          </w:rPr>
          <w:t>three</w:t>
        </w:r>
      </w:ins>
      <w:ins w:id="36" w:author="Carlos Calderon del Cid" w:date="2023-09-26T21:41:00Z">
        <w:r w:rsidR="00CE0170">
          <w:rPr>
            <w:rFonts w:ascii="Times New Roman" w:hAnsi="Times New Roman" w:cs="Times New Roman"/>
            <w:sz w:val="24"/>
            <w:szCs w:val="24"/>
            <w:lang w:val="en-US"/>
          </w:rPr>
          <w:t xml:space="preserve"> different </w:t>
        </w:r>
      </w:ins>
      <w:ins w:id="37" w:author="Carlos Calderon del Cid" w:date="2023-10-09T17:31:00Z">
        <w:r w:rsidR="005B52EA">
          <w:rPr>
            <w:rFonts w:ascii="Times New Roman" w:hAnsi="Times New Roman" w:cs="Times New Roman"/>
            <w:sz w:val="24"/>
            <w:szCs w:val="24"/>
            <w:lang w:val="en-US"/>
          </w:rPr>
          <w:t xml:space="preserve">extinction </w:t>
        </w:r>
      </w:ins>
      <w:ins w:id="38" w:author="Carlos Calderon del Cid" w:date="2023-09-26T21:41:00Z">
        <w:r w:rsidR="00CE0170">
          <w:rPr>
            <w:rFonts w:ascii="Times New Roman" w:hAnsi="Times New Roman" w:cs="Times New Roman"/>
            <w:sz w:val="24"/>
            <w:szCs w:val="24"/>
            <w:lang w:val="en-US"/>
          </w:rPr>
          <w:t xml:space="preserve">scenarios </w:t>
        </w:r>
      </w:ins>
      <w:ins w:id="39" w:author="Carlos Calderon del Cid" w:date="2023-10-09T17:31:00Z">
        <w:r w:rsidR="005B52EA">
          <w:rPr>
            <w:rFonts w:ascii="Times New Roman" w:hAnsi="Times New Roman" w:cs="Times New Roman"/>
            <w:sz w:val="24"/>
            <w:szCs w:val="24"/>
            <w:lang w:val="en-US"/>
          </w:rPr>
          <w:t>and three different</w:t>
        </w:r>
        <w:r w:rsidR="00E92E8C">
          <w:rPr>
            <w:rFonts w:ascii="Times New Roman" w:hAnsi="Times New Roman" w:cs="Times New Roman"/>
            <w:sz w:val="24"/>
            <w:szCs w:val="24"/>
            <w:lang w:val="en-US"/>
          </w:rPr>
          <w:t xml:space="preserve"> percentages</w:t>
        </w:r>
        <w:r w:rsidR="005B52EA">
          <w:rPr>
            <w:rFonts w:ascii="Times New Roman" w:hAnsi="Times New Roman" w:cs="Times New Roman"/>
            <w:sz w:val="24"/>
            <w:szCs w:val="24"/>
            <w:lang w:val="en-US"/>
          </w:rPr>
          <w:t xml:space="preserve"> of incomplete sampling</w:t>
        </w:r>
      </w:ins>
      <w:r>
        <w:rPr>
          <w:rFonts w:ascii="Times New Roman" w:hAnsi="Times New Roman" w:cs="Times New Roman"/>
          <w:sz w:val="24"/>
          <w:szCs w:val="24"/>
          <w:lang w:val="en-US"/>
        </w:rPr>
        <w:t xml:space="preserve">. Finally, we propose a new method </w:t>
      </w:r>
      <w:r w:rsidR="00614615">
        <w:rPr>
          <w:rFonts w:ascii="Times New Roman" w:hAnsi="Times New Roman" w:cs="Times New Roman"/>
          <w:sz w:val="24"/>
          <w:szCs w:val="24"/>
          <w:lang w:val="en-US"/>
        </w:rPr>
        <w:t xml:space="preserve">to more accurately estimate species age </w:t>
      </w:r>
      <w:r>
        <w:rPr>
          <w:rFonts w:ascii="Times New Roman" w:hAnsi="Times New Roman" w:cs="Times New Roman"/>
          <w:sz w:val="24"/>
          <w:szCs w:val="24"/>
          <w:lang w:val="en-US"/>
        </w:rPr>
        <w:t xml:space="preserve">under </w:t>
      </w:r>
      <w:r w:rsidR="00614615">
        <w:rPr>
          <w:rFonts w:ascii="Times New Roman" w:hAnsi="Times New Roman" w:cs="Times New Roman"/>
          <w:sz w:val="24"/>
          <w:szCs w:val="24"/>
          <w:lang w:val="en-US"/>
        </w:rPr>
        <w:t xml:space="preserve">the assumption </w:t>
      </w:r>
      <w:r>
        <w:rPr>
          <w:rFonts w:ascii="Times New Roman" w:hAnsi="Times New Roman" w:cs="Times New Roman"/>
          <w:sz w:val="24"/>
          <w:szCs w:val="24"/>
          <w:lang w:val="en-US"/>
        </w:rPr>
        <w:t xml:space="preserve">bifurcating speciation, which is </w:t>
      </w:r>
      <w:r w:rsidR="00614615">
        <w:rPr>
          <w:rFonts w:ascii="Times New Roman" w:hAnsi="Times New Roman" w:cs="Times New Roman"/>
          <w:sz w:val="24"/>
          <w:szCs w:val="24"/>
          <w:lang w:val="en-US"/>
        </w:rPr>
        <w:t xml:space="preserve">the most widely used </w:t>
      </w:r>
      <w:r>
        <w:rPr>
          <w:rFonts w:ascii="Times New Roman" w:hAnsi="Times New Roman" w:cs="Times New Roman"/>
          <w:sz w:val="24"/>
          <w:szCs w:val="24"/>
          <w:lang w:val="en-US"/>
        </w:rPr>
        <w:t>assu</w:t>
      </w:r>
      <w:r w:rsidR="00614615">
        <w:rPr>
          <w:rFonts w:ascii="Times New Roman" w:hAnsi="Times New Roman" w:cs="Times New Roman"/>
          <w:sz w:val="24"/>
          <w:szCs w:val="24"/>
          <w:lang w:val="en-US"/>
        </w:rPr>
        <w:t>mption</w:t>
      </w:r>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w:t>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5F38C121" w14:textId="74A4CC66" w:rsidR="00E92E8C" w:rsidRPr="00E92E8C" w:rsidDel="00670F90" w:rsidRDefault="00000000" w:rsidP="00670F90">
      <w:pPr>
        <w:spacing w:after="0" w:line="360" w:lineRule="auto"/>
        <w:ind w:firstLine="709"/>
        <w:jc w:val="both"/>
        <w:rPr>
          <w:del w:id="40" w:author="Carlos Calderon del Cid" w:date="2023-10-09T17:45:00Z"/>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fldLock="1"/>
      </w:r>
      <w:r w:rsidR="00230579">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fldLock="1"/>
      </w:r>
      <w:r w:rsidR="00230579">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41" w:author="Carlos Calderon del Cid" w:date="2023-10-09T17:32:00Z">
        <w:r w:rsidR="00E92E8C">
          <w:rPr>
            <w:rFonts w:ascii="Times New Roman" w:hAnsi="Times New Roman" w:cs="Times New Roman"/>
            <w:sz w:val="24"/>
            <w:szCs w:val="24"/>
            <w:lang w:val="en-US"/>
          </w:rPr>
          <w:t xml:space="preserve">Regarding the number of extant species, </w:t>
        </w:r>
      </w:ins>
      <w:ins w:id="42" w:author="Carlos Calderon del Cid" w:date="2023-10-09T17:34:00Z">
        <w:r w:rsidR="00E92E8C">
          <w:rPr>
            <w:rFonts w:ascii="Times New Roman" w:hAnsi="Times New Roman" w:cs="Times New Roman"/>
            <w:sz w:val="24"/>
            <w:szCs w:val="24"/>
            <w:lang w:val="en-US"/>
          </w:rPr>
          <w:t>we ran two types of simulations depending the shortfalls we intended to evaluate</w:t>
        </w:r>
      </w:ins>
      <w:ins w:id="43" w:author="Carlos Calderon del Cid" w:date="2023-10-09T17:39:00Z">
        <w:r w:rsidR="00E92E8C">
          <w:rPr>
            <w:rFonts w:ascii="Times New Roman" w:hAnsi="Times New Roman" w:cs="Times New Roman"/>
            <w:sz w:val="24"/>
            <w:szCs w:val="24"/>
            <w:lang w:val="en-US"/>
          </w:rPr>
          <w:t>.</w:t>
        </w:r>
      </w:ins>
      <w:ins w:id="44" w:author="Carlos Calderon del Cid" w:date="2023-10-09T17:35:00Z">
        <w:r w:rsidR="00E92E8C" w:rsidRPr="00E92E8C">
          <w:rPr>
            <w:rFonts w:ascii="Times New Roman" w:hAnsi="Times New Roman" w:cs="Times New Roman"/>
            <w:sz w:val="24"/>
            <w:szCs w:val="24"/>
            <w:lang w:val="en-US"/>
            <w:rPrChange w:id="45" w:author="Carlos Calderon del Cid" w:date="2023-10-09T17:35:00Z">
              <w:rPr>
                <w:rFonts w:ascii="Times New Roman" w:hAnsi="Times New Roman" w:cs="Times New Roman"/>
                <w:sz w:val="24"/>
                <w:szCs w:val="24"/>
                <w:lang w:val="pt-BR"/>
              </w:rPr>
            </w:rPrChange>
          </w:rPr>
          <w:t xml:space="preserve"> </w:t>
        </w:r>
      </w:ins>
      <w:ins w:id="46" w:author="Carlos Calderon del Cid" w:date="2023-10-09T17:39:00Z">
        <w:r w:rsidR="00E92E8C">
          <w:rPr>
            <w:rFonts w:ascii="Times New Roman" w:hAnsi="Times New Roman" w:cs="Times New Roman"/>
            <w:sz w:val="24"/>
            <w:szCs w:val="24"/>
            <w:lang w:val="en-US"/>
          </w:rPr>
          <w:t>F</w:t>
        </w:r>
      </w:ins>
      <w:ins w:id="47" w:author="Carlos Calderon del Cid" w:date="2023-10-09T17:35:00Z">
        <w:r w:rsidR="00E92E8C" w:rsidRPr="00E92E8C">
          <w:rPr>
            <w:rFonts w:ascii="Times New Roman" w:hAnsi="Times New Roman" w:cs="Times New Roman"/>
            <w:sz w:val="24"/>
            <w:szCs w:val="24"/>
            <w:lang w:val="en-US"/>
            <w:rPrChange w:id="48" w:author="Carlos Calderon del Cid" w:date="2023-10-09T17:35:00Z">
              <w:rPr>
                <w:rFonts w:ascii="Times New Roman" w:hAnsi="Times New Roman" w:cs="Times New Roman"/>
                <w:sz w:val="24"/>
                <w:szCs w:val="24"/>
                <w:lang w:val="pt-BR"/>
              </w:rPr>
            </w:rPrChange>
          </w:rPr>
          <w:t>o</w:t>
        </w:r>
        <w:r w:rsidR="00E92E8C">
          <w:rPr>
            <w:rFonts w:ascii="Times New Roman" w:hAnsi="Times New Roman" w:cs="Times New Roman"/>
            <w:sz w:val="24"/>
            <w:szCs w:val="24"/>
            <w:lang w:val="en-US"/>
          </w:rPr>
          <w:t>r speciation modes, we simu</w:t>
        </w:r>
      </w:ins>
      <w:ins w:id="49" w:author="Carlos Calderon del Cid" w:date="2023-10-09T17:36:00Z">
        <w:r w:rsidR="00E92E8C">
          <w:rPr>
            <w:rFonts w:ascii="Times New Roman" w:hAnsi="Times New Roman" w:cs="Times New Roman"/>
            <w:sz w:val="24"/>
            <w:szCs w:val="24"/>
            <w:lang w:val="en-US"/>
          </w:rPr>
          <w:t>lated for all trees 100 extant species</w:t>
        </w:r>
      </w:ins>
      <w:ins w:id="50" w:author="Carlos Calderon del Cid" w:date="2023-10-09T17:39:00Z">
        <w:r w:rsidR="00E92E8C">
          <w:rPr>
            <w:rFonts w:ascii="Times New Roman" w:hAnsi="Times New Roman" w:cs="Times New Roman"/>
            <w:sz w:val="24"/>
            <w:szCs w:val="24"/>
            <w:lang w:val="en-US"/>
          </w:rPr>
          <w:t>.</w:t>
        </w:r>
      </w:ins>
      <w:ins w:id="51" w:author="Carlos Calderon del Cid" w:date="2023-10-09T17:37:00Z">
        <w:r w:rsidR="00E92E8C">
          <w:rPr>
            <w:rFonts w:ascii="Times New Roman" w:hAnsi="Times New Roman" w:cs="Times New Roman"/>
            <w:sz w:val="24"/>
            <w:szCs w:val="24"/>
            <w:lang w:val="en-US"/>
          </w:rPr>
          <w:t xml:space="preserve"> </w:t>
        </w:r>
      </w:ins>
      <w:ins w:id="52" w:author="Carlos Calderon del Cid" w:date="2023-10-09T17:39:00Z">
        <w:r w:rsidR="00E92E8C">
          <w:rPr>
            <w:rFonts w:ascii="Times New Roman" w:hAnsi="Times New Roman" w:cs="Times New Roman"/>
            <w:sz w:val="24"/>
            <w:szCs w:val="24"/>
            <w:lang w:val="en-US"/>
          </w:rPr>
          <w:t>F</w:t>
        </w:r>
      </w:ins>
      <w:ins w:id="53" w:author="Carlos Calderon del Cid" w:date="2023-10-09T17:37:00Z">
        <w:r w:rsidR="00E92E8C">
          <w:rPr>
            <w:rFonts w:ascii="Times New Roman" w:hAnsi="Times New Roman" w:cs="Times New Roman"/>
            <w:sz w:val="24"/>
            <w:szCs w:val="24"/>
            <w:lang w:val="en-US"/>
          </w:rPr>
          <w:t>or incomplete sampling</w:t>
        </w:r>
      </w:ins>
      <w:ins w:id="54" w:author="Carlos Calderon del Cid" w:date="2023-10-09T17:42:00Z">
        <w:r w:rsidR="00670F90">
          <w:rPr>
            <w:rFonts w:ascii="Times New Roman" w:hAnsi="Times New Roman" w:cs="Times New Roman"/>
            <w:sz w:val="24"/>
            <w:szCs w:val="24"/>
            <w:lang w:val="en-US"/>
          </w:rPr>
          <w:t xml:space="preserve">, </w:t>
        </w:r>
      </w:ins>
      <w:ins w:id="55" w:author="Carlos Calderon del Cid" w:date="2023-10-09T17:40:00Z">
        <w:r w:rsidR="00E92E8C">
          <w:rPr>
            <w:rFonts w:ascii="Times New Roman" w:hAnsi="Times New Roman" w:cs="Times New Roman"/>
            <w:sz w:val="24"/>
            <w:szCs w:val="24"/>
            <w:lang w:val="en-US"/>
          </w:rPr>
          <w:t>we</w:t>
        </w:r>
      </w:ins>
      <w:ins w:id="56" w:author="Carlos Calderon del Cid" w:date="2023-10-09T17:43:00Z">
        <w:r w:rsidR="00670F90">
          <w:rPr>
            <w:rFonts w:ascii="Times New Roman" w:hAnsi="Times New Roman" w:cs="Times New Roman"/>
            <w:sz w:val="24"/>
            <w:szCs w:val="24"/>
            <w:lang w:val="en-US"/>
          </w:rPr>
          <w:t xml:space="preserve"> had three levels and</w:t>
        </w:r>
      </w:ins>
      <w:ins w:id="57" w:author="Carlos Calderon del Cid" w:date="2023-10-09T17:40:00Z">
        <w:r w:rsidR="00E92E8C">
          <w:rPr>
            <w:rFonts w:ascii="Times New Roman" w:hAnsi="Times New Roman" w:cs="Times New Roman"/>
            <w:sz w:val="24"/>
            <w:szCs w:val="24"/>
            <w:lang w:val="en-US"/>
          </w:rPr>
          <w:t xml:space="preserve"> </w:t>
        </w:r>
      </w:ins>
      <w:ins w:id="58" w:author="Carlos Calderon del Cid" w:date="2023-10-09T17:44:00Z">
        <w:r w:rsidR="00670F90">
          <w:rPr>
            <w:rFonts w:ascii="Times New Roman" w:hAnsi="Times New Roman" w:cs="Times New Roman"/>
            <w:sz w:val="24"/>
            <w:szCs w:val="24"/>
            <w:lang w:val="en-US"/>
          </w:rPr>
          <w:t>kept the trees’ size</w:t>
        </w:r>
      </w:ins>
      <w:ins w:id="59" w:author="Carlos Calderon del Cid" w:date="2023-10-09T17:45:00Z">
        <w:r w:rsidR="00670F90">
          <w:rPr>
            <w:rFonts w:ascii="Times New Roman" w:hAnsi="Times New Roman" w:cs="Times New Roman"/>
            <w:sz w:val="24"/>
            <w:szCs w:val="24"/>
            <w:lang w:val="en-US"/>
          </w:rPr>
          <w:t xml:space="preserve"> constant (100 species) after subsampling</w:t>
        </w:r>
      </w:ins>
      <w:ins w:id="60" w:author="Carlos Calderon del Cid" w:date="2023-10-09T17:39:00Z">
        <w:r w:rsidR="00E92E8C">
          <w:rPr>
            <w:rFonts w:ascii="Times New Roman" w:hAnsi="Times New Roman" w:cs="Times New Roman"/>
            <w:sz w:val="24"/>
            <w:szCs w:val="24"/>
            <w:lang w:val="en-US"/>
          </w:rPr>
          <w:t>: (1)</w:t>
        </w:r>
      </w:ins>
      <w:ins w:id="61" w:author="Carlos Calderon del Cid" w:date="2023-10-09T17:37:00Z">
        <w:r w:rsidR="00E92E8C">
          <w:rPr>
            <w:rFonts w:ascii="Times New Roman" w:hAnsi="Times New Roman" w:cs="Times New Roman"/>
            <w:sz w:val="24"/>
            <w:szCs w:val="24"/>
            <w:lang w:val="en-US"/>
          </w:rPr>
          <w:t xml:space="preserve"> </w:t>
        </w:r>
      </w:ins>
      <w:ins w:id="62" w:author="Carlos Calderon del Cid" w:date="2023-10-09T17:38:00Z">
        <w:r w:rsidR="00E92E8C">
          <w:rPr>
            <w:rFonts w:ascii="Times New Roman" w:hAnsi="Times New Roman" w:cs="Times New Roman"/>
            <w:sz w:val="24"/>
            <w:szCs w:val="24"/>
            <w:lang w:val="en-US"/>
          </w:rPr>
          <w:t>for “0% missing species”, we simulated all trees with 100 extant species</w:t>
        </w:r>
      </w:ins>
      <w:ins w:id="63" w:author="Carlos Calderon del Cid" w:date="2023-10-09T17:43:00Z">
        <w:r w:rsidR="00670F90">
          <w:rPr>
            <w:rFonts w:ascii="Times New Roman" w:hAnsi="Times New Roman" w:cs="Times New Roman"/>
            <w:sz w:val="24"/>
            <w:szCs w:val="24"/>
            <w:lang w:val="en-US"/>
          </w:rPr>
          <w:t xml:space="preserve">; (2) </w:t>
        </w:r>
      </w:ins>
      <w:ins w:id="64" w:author="Carlos Calderon del Cid" w:date="2023-10-09T17:38:00Z">
        <w:r w:rsidR="00E92E8C">
          <w:rPr>
            <w:rFonts w:ascii="Times New Roman" w:hAnsi="Times New Roman" w:cs="Times New Roman"/>
            <w:sz w:val="24"/>
            <w:szCs w:val="24"/>
            <w:lang w:val="en-US"/>
          </w:rPr>
          <w:t xml:space="preserve">for “25% missing species”, we simulated </w:t>
        </w:r>
      </w:ins>
      <w:ins w:id="65" w:author="Carlos Calderon del Cid" w:date="2023-10-09T17:39:00Z">
        <w:r w:rsidR="00E92E8C">
          <w:rPr>
            <w:rFonts w:ascii="Times New Roman" w:hAnsi="Times New Roman" w:cs="Times New Roman"/>
            <w:sz w:val="24"/>
            <w:szCs w:val="24"/>
            <w:lang w:val="en-US"/>
          </w:rPr>
          <w:t>all trees with 134 species</w:t>
        </w:r>
      </w:ins>
      <w:ins w:id="66" w:author="Carlos Calderon del Cid" w:date="2023-10-09T17:43:00Z">
        <w:r w:rsidR="00670F90">
          <w:rPr>
            <w:rFonts w:ascii="Times New Roman" w:hAnsi="Times New Roman" w:cs="Times New Roman"/>
            <w:sz w:val="24"/>
            <w:szCs w:val="24"/>
            <w:lang w:val="en-US"/>
          </w:rPr>
          <w:t xml:space="preserve">; and (3) for “50% missing species”, we simulated all trees with 200 species. </w:t>
        </w:r>
      </w:ins>
    </w:p>
    <w:p w14:paraId="662061B4" w14:textId="6577144A" w:rsidR="009978B8" w:rsidRDefault="00000000" w:rsidP="00670F90">
      <w:pPr>
        <w:spacing w:after="0" w:line="360" w:lineRule="auto"/>
        <w:ind w:firstLine="709"/>
        <w:jc w:val="both"/>
        <w:rPr>
          <w:rFonts w:ascii="Times New Roman" w:hAnsi="Times New Roman" w:cs="Times New Roman"/>
          <w:sz w:val="24"/>
          <w:szCs w:val="24"/>
          <w:lang w:val="en-US"/>
        </w:rPr>
      </w:pPr>
      <w:del w:id="67" w:author="Carlos Calderon del Cid" w:date="2023-10-09T17:45:00Z">
        <w:r w:rsidDel="00670F90">
          <w:rPr>
            <w:rFonts w:ascii="Times New Roman" w:hAnsi="Times New Roman" w:cs="Times New Roman"/>
            <w:sz w:val="24"/>
            <w:szCs w:val="24"/>
            <w:lang w:val="en-US"/>
          </w:rPr>
          <w:delText>For all trees, we simulated 100 extant species, while the number of extinct species was stochastically controlled by a fixed extinction rate (as specified below).</w:delText>
        </w:r>
      </w:del>
      <w:commentRangeStart w:id="68"/>
      <w:ins w:id="69" w:author="Carlos Calderon del Cid" w:date="2023-09-26T21:54:00Z">
        <w:r w:rsidR="004E3C32">
          <w:rPr>
            <w:rFonts w:ascii="Times New Roman" w:hAnsi="Times New Roman" w:cs="Times New Roman"/>
            <w:sz w:val="24"/>
            <w:szCs w:val="24"/>
            <w:lang w:val="en-US"/>
          </w:rPr>
          <w:t xml:space="preserve">Regarding extinction rates, we ran two types of simulations; </w:t>
        </w:r>
      </w:ins>
      <w:ins w:id="70" w:author="Carlos Calderon del Cid" w:date="2023-10-09T17:33:00Z">
        <w:r w:rsidR="00E92E8C">
          <w:rPr>
            <w:rFonts w:ascii="Times New Roman" w:hAnsi="Times New Roman" w:cs="Times New Roman"/>
            <w:sz w:val="24"/>
            <w:szCs w:val="24"/>
            <w:lang w:val="en-US"/>
          </w:rPr>
          <w:t>for the first group</w:t>
        </w:r>
      </w:ins>
      <w:ins w:id="71" w:author="Carlos Calderon del Cid" w:date="2023-09-26T21:55:00Z">
        <w:r w:rsidR="004E3C32">
          <w:rPr>
            <w:rFonts w:ascii="Times New Roman" w:hAnsi="Times New Roman" w:cs="Times New Roman"/>
            <w:sz w:val="24"/>
            <w:szCs w:val="24"/>
            <w:lang w:val="en-US"/>
          </w:rPr>
          <w:t xml:space="preserve">, we explored the extinction rates continuously to evaluate how impacts quantitatively the species age estimation, and, the </w:t>
        </w:r>
      </w:ins>
      <w:ins w:id="72" w:author="Carlos Calderon del Cid" w:date="2023-10-09T17:33:00Z">
        <w:r w:rsidR="00E92E8C">
          <w:rPr>
            <w:rFonts w:ascii="Times New Roman" w:hAnsi="Times New Roman" w:cs="Times New Roman"/>
            <w:sz w:val="24"/>
            <w:szCs w:val="24"/>
            <w:lang w:val="en-US"/>
          </w:rPr>
          <w:t xml:space="preserve">for </w:t>
        </w:r>
      </w:ins>
      <w:ins w:id="73" w:author="Carlos Calderon del Cid" w:date="2023-09-26T21:55:00Z">
        <w:r w:rsidR="004E3C32">
          <w:rPr>
            <w:rFonts w:ascii="Times New Roman" w:hAnsi="Times New Roman" w:cs="Times New Roman"/>
            <w:sz w:val="24"/>
            <w:szCs w:val="24"/>
            <w:lang w:val="en-US"/>
          </w:rPr>
          <w:t xml:space="preserve">second one, we set three discrete extinction scenarios, to evaluate how </w:t>
        </w:r>
      </w:ins>
      <w:ins w:id="74" w:author="Carlos Calderon del Cid" w:date="2023-09-26T21:56:00Z">
        <w:r w:rsidR="004E3C32">
          <w:rPr>
            <w:rFonts w:ascii="Times New Roman" w:hAnsi="Times New Roman" w:cs="Times New Roman"/>
            <w:sz w:val="24"/>
            <w:szCs w:val="24"/>
            <w:lang w:val="en-US"/>
          </w:rPr>
          <w:t>fixed extinction scenarios affected qualitatively the species age estimation.</w:t>
        </w:r>
      </w:ins>
      <w:commentRangeEnd w:id="68"/>
      <w:ins w:id="75" w:author="Carlos Calderon del Cid" w:date="2023-09-26T21:57:00Z">
        <w:r w:rsidR="004E3C32">
          <w:rPr>
            <w:rStyle w:val="Refdecomentario"/>
          </w:rPr>
          <w:commentReference w:id="68"/>
        </w:r>
      </w:ins>
      <w:ins w:id="76" w:author="Carlos Calderon del Cid" w:date="2023-09-26T21:56:00Z">
        <w:r w:rsidR="004E3C32">
          <w:rPr>
            <w:rFonts w:ascii="Times New Roman" w:hAnsi="Times New Roman" w:cs="Times New Roman"/>
            <w:sz w:val="24"/>
            <w:szCs w:val="24"/>
            <w:lang w:val="en-US"/>
          </w:rPr>
          <w:t xml:space="preserve"> Then,</w:t>
        </w:r>
      </w:ins>
      <w:r>
        <w:rPr>
          <w:rFonts w:ascii="Times New Roman" w:hAnsi="Times New Roman" w:cs="Times New Roman"/>
          <w:sz w:val="24"/>
          <w:szCs w:val="24"/>
          <w:lang w:val="en-US"/>
        </w:rPr>
        <w:t xml:space="preserve"> </w:t>
      </w:r>
      <w:ins w:id="77" w:author="Carlos Calderon del Cid" w:date="2023-09-26T21:56:00Z">
        <w:r w:rsidR="004E3C32">
          <w:rPr>
            <w:rFonts w:ascii="Times New Roman" w:hAnsi="Times New Roman" w:cs="Times New Roman"/>
            <w:sz w:val="24"/>
            <w:szCs w:val="24"/>
            <w:lang w:val="en-US"/>
          </w:rPr>
          <w:t>w</w:t>
        </w:r>
      </w:ins>
      <w:del w:id="78" w:author="Carlos Calderon del Cid" w:date="2023-09-26T21:56:00Z">
        <w:r w:rsidDel="004E3C32">
          <w:rPr>
            <w:rFonts w:ascii="Times New Roman" w:hAnsi="Times New Roman" w:cs="Times New Roman"/>
            <w:sz w:val="24"/>
            <w:szCs w:val="24"/>
            <w:lang w:val="en-US"/>
          </w:rPr>
          <w:delText>W</w:delText>
        </w:r>
      </w:del>
      <w:r>
        <w:rPr>
          <w:rFonts w:ascii="Times New Roman" w:hAnsi="Times New Roman" w:cs="Times New Roman"/>
          <w:sz w:val="24"/>
          <w:szCs w:val="24"/>
          <w:lang w:val="en-US"/>
        </w:rPr>
        <w:t xml:space="preserve">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fldLock="1"/>
      </w:r>
      <w:r w:rsidR="00230579">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ido-Sottani, Pett, O’Reilly, &amp; Warnock,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w:t>
      </w:r>
      <w:ins w:id="79" w:author="Carlos Calderon del Cid" w:date="2023-09-26T21:47:00Z">
        <w:r w:rsidR="00514AA0">
          <w:rPr>
            <w:rFonts w:ascii="Times New Roman" w:hAnsi="Times New Roman" w:cs="Times New Roman"/>
            <w:sz w:val="24"/>
            <w:szCs w:val="24"/>
            <w:lang w:val="en-US"/>
          </w:rPr>
          <w:t xml:space="preserve">, </w:t>
        </w:r>
      </w:ins>
      <w:ins w:id="80" w:author="Carlos Calderon del Cid" w:date="2023-09-26T21:48:00Z">
        <w:r w:rsidR="00514AA0">
          <w:rPr>
            <w:rFonts w:ascii="Times New Roman" w:hAnsi="Times New Roman" w:cs="Times New Roman"/>
            <w:sz w:val="24"/>
            <w:szCs w:val="24"/>
            <w:lang w:val="en-US"/>
          </w:rPr>
          <w:t>so that phylogenies were comparable to each other,</w:t>
        </w:r>
      </w:ins>
      <w:r>
        <w:rPr>
          <w:rFonts w:ascii="Times New Roman" w:hAnsi="Times New Roman" w:cs="Times New Roman"/>
          <w:sz w:val="24"/>
          <w:szCs w:val="24"/>
          <w:lang w:val="en-US"/>
        </w:rPr>
        <w:t xml:space="preserv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2591C65A" w14:textId="49220F8C"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w:t>
      </w:r>
      <w:r>
        <w:rPr>
          <w:rFonts w:ascii="Times New Roman" w:hAnsi="Times New Roman" w:cs="Times New Roman"/>
          <w:sz w:val="24"/>
          <w:szCs w:val="24"/>
          <w:lang w:val="en-US"/>
        </w:rPr>
        <w:lastRenderedPageBreak/>
        <w:t xml:space="preserve">sets of 100 phylogenetic trees with birth rates defined to 0.1, 0.5, and 1, combined with 100 death rates ranging from 0 to 0.99 in equal increments. </w:t>
      </w:r>
      <w:r>
        <w:fldChar w:fldCharType="begin" w:fldLock="1"/>
      </w:r>
      <w:r w:rsidR="00230579">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econd, on each of these phylogenies, we 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w:t>
      </w:r>
      <w:ins w:id="81" w:author="Carlos Calderon del Cid" w:date="2023-09-26T21:49:00Z">
        <w:r w:rsidR="00514AA0">
          <w:rPr>
            <w:rFonts w:ascii="Times New Roman" w:hAnsi="Times New Roman" w:cs="Times New Roman"/>
            <w:sz w:val="24"/>
            <w:szCs w:val="24"/>
            <w:lang w:val="en-US"/>
          </w:rPr>
          <w:t xml:space="preserve"> with the rate of anagenesis set to half of the birth rate</w:t>
        </w:r>
      </w:ins>
      <w:r>
        <w:rPr>
          <w:rFonts w:ascii="Times New Roman" w:hAnsi="Times New Roman" w:cs="Times New Roman"/>
          <w:sz w:val="24"/>
          <w:szCs w:val="24"/>
          <w:lang w:val="en-US"/>
        </w:rPr>
        <w:t>.</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53811F9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 xml:space="preserve">True </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 xml:space="preserve">-Phylogenetic </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 xml:space="preserve"> 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rsidP="008851D9">
      <w:pPr>
        <w:spacing w:after="0" w:line="360" w:lineRule="auto"/>
        <w:ind w:firstLine="709"/>
        <w:jc w:val="both"/>
        <w:rPr>
          <w:ins w:id="82" w:author="Carlos Calderon del Cid" w:date="2023-09-26T21:58:00Z"/>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3CFA9C6" w14:textId="77777777" w:rsidR="004E3C32" w:rsidRDefault="004E3C32" w:rsidP="004E3C32">
      <w:pPr>
        <w:spacing w:after="0" w:line="360" w:lineRule="auto"/>
        <w:jc w:val="both"/>
        <w:rPr>
          <w:ins w:id="83" w:author="Carlos Calderon del Cid" w:date="2023-09-26T21:58:00Z"/>
          <w:rFonts w:ascii="Times New Roman" w:hAnsi="Times New Roman" w:cs="Times New Roman"/>
          <w:sz w:val="24"/>
          <w:szCs w:val="24"/>
          <w:lang w:val="en-US"/>
        </w:rPr>
      </w:pPr>
    </w:p>
    <w:p w14:paraId="57CE36EB" w14:textId="625AEEAD" w:rsidR="004E3C32" w:rsidRDefault="004E3C32" w:rsidP="004E3C32">
      <w:pPr>
        <w:spacing w:after="0" w:line="360" w:lineRule="auto"/>
        <w:jc w:val="both"/>
        <w:rPr>
          <w:ins w:id="84" w:author="Carlos Calderon del Cid" w:date="2023-09-26T22:00:00Z"/>
          <w:rFonts w:ascii="Times New Roman" w:hAnsi="Times New Roman" w:cs="Times New Roman"/>
          <w:i/>
          <w:iCs/>
          <w:sz w:val="24"/>
          <w:szCs w:val="24"/>
          <w:u w:val="single"/>
          <w:lang w:val="en-US"/>
        </w:rPr>
      </w:pPr>
      <w:ins w:id="85" w:author="Carlos Calderon del Cid" w:date="2023-09-26T21:59:00Z">
        <w:r>
          <w:rPr>
            <w:rFonts w:ascii="Times New Roman" w:hAnsi="Times New Roman" w:cs="Times New Roman"/>
            <w:i/>
            <w:iCs/>
            <w:sz w:val="24"/>
            <w:szCs w:val="24"/>
            <w:u w:val="single"/>
            <w:lang w:val="en-US"/>
          </w:rPr>
          <w:lastRenderedPageBreak/>
          <w:t xml:space="preserve">Error in the phylogenetic age </w:t>
        </w:r>
      </w:ins>
      <w:ins w:id="86" w:author="Carlos Calderon del Cid" w:date="2023-09-27T21:45:00Z">
        <w:r w:rsidR="00263CE8">
          <w:rPr>
            <w:rFonts w:ascii="Times New Roman" w:hAnsi="Times New Roman" w:cs="Times New Roman"/>
            <w:i/>
            <w:iCs/>
            <w:sz w:val="24"/>
            <w:szCs w:val="24"/>
            <w:u w:val="single"/>
            <w:lang w:val="en-US"/>
          </w:rPr>
          <w:t>due to</w:t>
        </w:r>
      </w:ins>
      <w:ins w:id="87" w:author="Carlos Calderon del Cid" w:date="2023-09-26T22:00:00Z">
        <w:r>
          <w:rPr>
            <w:rFonts w:ascii="Times New Roman" w:hAnsi="Times New Roman" w:cs="Times New Roman"/>
            <w:i/>
            <w:iCs/>
            <w:sz w:val="24"/>
            <w:szCs w:val="24"/>
            <w:u w:val="single"/>
            <w:lang w:val="en-US"/>
          </w:rPr>
          <w:t xml:space="preserve"> uniform incomplete sa</w:t>
        </w:r>
      </w:ins>
      <w:ins w:id="88" w:author="Carlos Calderon del Cid" w:date="2023-09-27T21:45:00Z">
        <w:r w:rsidR="00263CE8">
          <w:rPr>
            <w:rFonts w:ascii="Times New Roman" w:hAnsi="Times New Roman" w:cs="Times New Roman"/>
            <w:i/>
            <w:iCs/>
            <w:sz w:val="24"/>
            <w:szCs w:val="24"/>
            <w:u w:val="single"/>
            <w:lang w:val="en-US"/>
          </w:rPr>
          <w:t>m</w:t>
        </w:r>
      </w:ins>
      <w:ins w:id="89" w:author="Carlos Calderon del Cid" w:date="2023-09-26T22:00:00Z">
        <w:r>
          <w:rPr>
            <w:rFonts w:ascii="Times New Roman" w:hAnsi="Times New Roman" w:cs="Times New Roman"/>
            <w:i/>
            <w:iCs/>
            <w:sz w:val="24"/>
            <w:szCs w:val="24"/>
            <w:u w:val="single"/>
            <w:lang w:val="en-US"/>
          </w:rPr>
          <w:t>pling</w:t>
        </w:r>
      </w:ins>
    </w:p>
    <w:p w14:paraId="594A016C" w14:textId="704009FC" w:rsidR="004E3C32" w:rsidRPr="004E3C32" w:rsidRDefault="004E3C32" w:rsidP="004E3C32">
      <w:pPr>
        <w:spacing w:after="0" w:line="360" w:lineRule="auto"/>
        <w:ind w:firstLine="709"/>
        <w:jc w:val="both"/>
        <w:rPr>
          <w:rFonts w:ascii="Times New Roman" w:hAnsi="Times New Roman" w:cs="Times New Roman"/>
          <w:sz w:val="24"/>
          <w:szCs w:val="24"/>
          <w:lang w:val="en-US"/>
        </w:rPr>
      </w:pPr>
      <w:ins w:id="90" w:author="Carlos Calderon del Cid" w:date="2023-09-26T22:00:00Z">
        <w:r>
          <w:rPr>
            <w:rFonts w:ascii="Times New Roman" w:hAnsi="Times New Roman" w:cs="Times New Roman"/>
            <w:sz w:val="24"/>
            <w:szCs w:val="24"/>
            <w:lang w:val="en-US"/>
          </w:rPr>
          <w:t>We used the intermediate extinction scenario</w:t>
        </w:r>
      </w:ins>
      <w:ins w:id="91" w:author="Carlos Calderon del Cid" w:date="2023-09-26T22:01:00Z">
        <w:r>
          <w:rPr>
            <w:rFonts w:ascii="Times New Roman" w:hAnsi="Times New Roman" w:cs="Times New Roman"/>
            <w:sz w:val="24"/>
            <w:szCs w:val="24"/>
            <w:lang w:val="en-US"/>
          </w:rPr>
          <w:t xml:space="preserve"> </w:t>
        </w:r>
      </w:ins>
      <w:ins w:id="92" w:author="Carlos Calderon del Cid" w:date="2023-09-26T22:00:00Z">
        <w:r>
          <w:rPr>
            <w:rFonts w:ascii="Times New Roman" w:hAnsi="Times New Roman" w:cs="Times New Roman"/>
            <w:sz w:val="24"/>
            <w:szCs w:val="24"/>
            <w:lang w:val="en-US"/>
          </w:rPr>
          <w:t>of the</w:t>
        </w:r>
      </w:ins>
      <w:ins w:id="93" w:author="Carlos Calderon del Cid" w:date="2023-09-26T22:01:00Z">
        <w:r>
          <w:rPr>
            <w:rFonts w:ascii="Times New Roman" w:hAnsi="Times New Roman" w:cs="Times New Roman"/>
            <w:sz w:val="24"/>
            <w:szCs w:val="24"/>
            <w:lang w:val="en-US"/>
          </w:rPr>
          <w:t xml:space="preserve"> previous section to explore</w:t>
        </w:r>
      </w:ins>
      <w:ins w:id="94" w:author="Carlos Calderon del Cid" w:date="2023-09-26T22:02:00Z">
        <w:r>
          <w:rPr>
            <w:rFonts w:ascii="Times New Roman" w:hAnsi="Times New Roman" w:cs="Times New Roman"/>
            <w:sz w:val="24"/>
            <w:szCs w:val="24"/>
            <w:lang w:val="en-US"/>
          </w:rPr>
          <w:t xml:space="preserve"> the</w:t>
        </w:r>
      </w:ins>
      <w:ins w:id="95" w:author="Carlos Calderon del Cid" w:date="2023-09-26T22:04:00Z">
        <w:r>
          <w:rPr>
            <w:rFonts w:ascii="Times New Roman" w:hAnsi="Times New Roman" w:cs="Times New Roman"/>
            <w:sz w:val="24"/>
            <w:szCs w:val="24"/>
            <w:lang w:val="en-US"/>
          </w:rPr>
          <w:t xml:space="preserve"> combined</w:t>
        </w:r>
      </w:ins>
      <w:ins w:id="96" w:author="Carlos Calderon del Cid" w:date="2023-09-26T22:02:00Z">
        <w:r>
          <w:rPr>
            <w:rFonts w:ascii="Times New Roman" w:hAnsi="Times New Roman" w:cs="Times New Roman"/>
            <w:sz w:val="24"/>
            <w:szCs w:val="24"/>
            <w:lang w:val="en-US"/>
          </w:rPr>
          <w:t xml:space="preserve"> effect of t</w:t>
        </w:r>
      </w:ins>
      <w:ins w:id="97" w:author="Carlos Calderon del Cid" w:date="2023-09-26T22:05:00Z">
        <w:r w:rsidR="009E0DDB">
          <w:rPr>
            <w:rFonts w:ascii="Times New Roman" w:hAnsi="Times New Roman" w:cs="Times New Roman"/>
            <w:sz w:val="24"/>
            <w:szCs w:val="24"/>
            <w:lang w:val="en-US"/>
          </w:rPr>
          <w:t>hree</w:t>
        </w:r>
      </w:ins>
      <w:ins w:id="98" w:author="Carlos Calderon del Cid" w:date="2023-09-26T22:02:00Z">
        <w:r>
          <w:rPr>
            <w:rFonts w:ascii="Times New Roman" w:hAnsi="Times New Roman" w:cs="Times New Roman"/>
            <w:sz w:val="24"/>
            <w:szCs w:val="24"/>
            <w:lang w:val="en-US"/>
          </w:rPr>
          <w:t xml:space="preserve"> levels of uniform incomplete sampling, </w:t>
        </w:r>
      </w:ins>
      <w:ins w:id="99" w:author="Carlos Calderon del Cid" w:date="2023-09-26T22:05:00Z">
        <w:r w:rsidR="009E0DDB">
          <w:rPr>
            <w:rFonts w:ascii="Times New Roman" w:hAnsi="Times New Roman" w:cs="Times New Roman"/>
            <w:sz w:val="24"/>
            <w:szCs w:val="24"/>
            <w:lang w:val="en-US"/>
          </w:rPr>
          <w:t xml:space="preserve">0%, </w:t>
        </w:r>
      </w:ins>
      <w:ins w:id="100" w:author="Carlos Calderon del Cid" w:date="2023-09-26T22:02:00Z">
        <w:r>
          <w:rPr>
            <w:rFonts w:ascii="Times New Roman" w:hAnsi="Times New Roman" w:cs="Times New Roman"/>
            <w:sz w:val="24"/>
            <w:szCs w:val="24"/>
            <w:lang w:val="en-US"/>
          </w:rPr>
          <w:t xml:space="preserve">25% and 50%, </w:t>
        </w:r>
      </w:ins>
      <w:ins w:id="101" w:author="Carlos Calderon del Cid" w:date="2023-09-26T22:04:00Z">
        <w:r>
          <w:rPr>
            <w:rFonts w:ascii="Times New Roman" w:hAnsi="Times New Roman" w:cs="Times New Roman"/>
            <w:sz w:val="24"/>
            <w:szCs w:val="24"/>
            <w:lang w:val="en-US"/>
          </w:rPr>
          <w:t xml:space="preserve">and bifurcating and budding speciation </w:t>
        </w:r>
      </w:ins>
      <w:ins w:id="102" w:author="Carlos Calderon del Cid" w:date="2023-09-26T22:02:00Z">
        <w:r>
          <w:rPr>
            <w:rFonts w:ascii="Times New Roman" w:hAnsi="Times New Roman" w:cs="Times New Roman"/>
            <w:sz w:val="24"/>
            <w:szCs w:val="24"/>
            <w:lang w:val="en-US"/>
          </w:rPr>
          <w:t>on equ</w:t>
        </w:r>
      </w:ins>
      <w:ins w:id="103" w:author="Carlos Calderon del Cid" w:date="2023-09-26T22:03:00Z">
        <w:r>
          <w:rPr>
            <w:rFonts w:ascii="Times New Roman" w:hAnsi="Times New Roman" w:cs="Times New Roman"/>
            <w:sz w:val="24"/>
            <w:szCs w:val="24"/>
            <w:lang w:val="en-US"/>
          </w:rPr>
          <w:t xml:space="preserve">ating phylogenetic and true age. </w:t>
        </w:r>
      </w:ins>
      <w:ins w:id="104" w:author="Carlos Calderon del Cid" w:date="2023-09-26T22:04:00Z">
        <w:r w:rsidR="009E0DDB">
          <w:rPr>
            <w:rFonts w:ascii="Times New Roman" w:hAnsi="Times New Roman" w:cs="Times New Roman"/>
            <w:sz w:val="24"/>
            <w:szCs w:val="24"/>
            <w:lang w:val="en-US"/>
          </w:rPr>
          <w:t xml:space="preserve">We calculated the </w:t>
        </w:r>
      </w:ins>
      <w:ins w:id="105" w:author="Carlos Calderon del Cid" w:date="2023-09-26T22:05:00Z">
        <w:r w:rsidR="009E0DDB">
          <w:rPr>
            <w:rFonts w:ascii="Times New Roman" w:hAnsi="Times New Roman" w:cs="Times New Roman"/>
            <w:sz w:val="24"/>
            <w:szCs w:val="24"/>
            <w:lang w:val="en-US"/>
          </w:rPr>
          <w:t>MAPE</w:t>
        </w:r>
      </w:ins>
      <w:ins w:id="106" w:author="Carlos Calderon del Cid" w:date="2023-09-26T22:09:00Z">
        <w:r w:rsidR="0094297A">
          <w:rPr>
            <w:rFonts w:ascii="Times New Roman" w:hAnsi="Times New Roman" w:cs="Times New Roman"/>
            <w:sz w:val="24"/>
            <w:szCs w:val="24"/>
            <w:lang w:val="en-US"/>
          </w:rPr>
          <w:t xml:space="preserve"> </w:t>
        </w:r>
      </w:ins>
      <w:ins w:id="107" w:author="Carlos Calderon del Cid" w:date="2023-09-26T22:04:00Z">
        <w:r w:rsidR="009E0DDB">
          <w:rPr>
            <w:rFonts w:ascii="Times New Roman" w:hAnsi="Times New Roman" w:cs="Times New Roman"/>
            <w:sz w:val="24"/>
            <w:szCs w:val="24"/>
            <w:lang w:val="en-US"/>
          </w:rPr>
          <w:t xml:space="preserve">for each </w:t>
        </w:r>
      </w:ins>
      <w:ins w:id="108" w:author="Carlos Calderon del Cid" w:date="2023-09-26T22:06:00Z">
        <w:r w:rsidR="009E0DDB">
          <w:rPr>
            <w:rFonts w:ascii="Times New Roman" w:hAnsi="Times New Roman" w:cs="Times New Roman"/>
            <w:sz w:val="24"/>
            <w:szCs w:val="24"/>
            <w:lang w:val="en-US"/>
          </w:rPr>
          <w:t>tree</w:t>
        </w:r>
      </w:ins>
      <w:ins w:id="109" w:author="Carlos Calderon del Cid" w:date="2023-09-26T22:10:00Z">
        <w:r w:rsidR="0094297A">
          <w:rPr>
            <w:rFonts w:ascii="Times New Roman" w:hAnsi="Times New Roman" w:cs="Times New Roman"/>
            <w:sz w:val="24"/>
            <w:szCs w:val="24"/>
            <w:lang w:val="en-US"/>
          </w:rPr>
          <w:t xml:space="preserve"> </w:t>
        </w:r>
      </w:ins>
      <w:ins w:id="110" w:author="Carlos Calderon del Cid" w:date="2023-09-26T22:08:00Z">
        <w:r w:rsidR="009E0DDB">
          <w:rPr>
            <w:rFonts w:ascii="Times New Roman" w:hAnsi="Times New Roman" w:cs="Times New Roman"/>
            <w:sz w:val="24"/>
            <w:szCs w:val="24"/>
            <w:lang w:val="en-US"/>
          </w:rPr>
          <w:t xml:space="preserve">as the difference between phylogenetic and true age, </w:t>
        </w:r>
      </w:ins>
      <w:ins w:id="111" w:author="Carlos Calderon del Cid" w:date="2023-09-26T22:06:00Z">
        <w:r w:rsidR="009E0DDB">
          <w:rPr>
            <w:rFonts w:ascii="Times New Roman" w:hAnsi="Times New Roman" w:cs="Times New Roman"/>
            <w:sz w:val="24"/>
            <w:szCs w:val="24"/>
            <w:lang w:val="en-US"/>
          </w:rPr>
          <w:t xml:space="preserve">and compared the incomplete sampling scenarios for each speciation mode. </w:t>
        </w:r>
      </w:ins>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303DF42B" w:rsidR="009978B8" w:rsidRDefault="008D312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3C86B1DC" w14:textId="4826C04C" w:rsidR="00342EEC" w:rsidRDefault="008D312C" w:rsidP="008851D9">
      <w:pPr>
        <w:spacing w:after="0" w:line="360" w:lineRule="auto"/>
        <w:ind w:firstLine="709"/>
        <w:jc w:val="both"/>
        <w:rPr>
          <w:rFonts w:ascii="Times New Roman" w:hAnsi="Times New Roman" w:cs="Times New Roman"/>
          <w:sz w:val="24"/>
          <w:szCs w:val="24"/>
          <w:lang w:val="en-US"/>
        </w:rPr>
      </w:pPr>
      <w:r w:rsidRPr="005D256A">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Pr="005D256A">
        <w:rPr>
          <w:rFonts w:ascii="Times New Roman" w:hAnsi="Times New Roman" w:cs="Times New Roman"/>
          <w:sz w:val="24"/>
          <w:szCs w:val="24"/>
          <w:lang w:val="en-US"/>
        </w:rPr>
        <w:t xml:space="preserve"> the probability that the true species age </w:t>
      </w:r>
      <w:proofErr w:type="spellStart"/>
      <w:r w:rsidR="00621D01" w:rsidRPr="005D256A">
        <w:rPr>
          <w:rFonts w:ascii="Times New Roman" w:hAnsi="Times New Roman" w:cs="Times New Roman"/>
          <w:i/>
          <w:iCs/>
          <w:sz w:val="24"/>
          <w:szCs w:val="24"/>
          <w:lang w:val="en-US"/>
        </w:rPr>
        <w:t>s</w:t>
      </w:r>
      <w:r w:rsidR="00621D01" w:rsidRPr="005D256A">
        <w:rPr>
          <w:rFonts w:ascii="Times New Roman" w:hAnsi="Times New Roman" w:cs="Times New Roman"/>
          <w:i/>
          <w:iCs/>
          <w:sz w:val="24"/>
          <w:szCs w:val="24"/>
          <w:vertAlign w:val="subscript"/>
          <w:lang w:val="en-US"/>
        </w:rPr>
        <w:t>i</w:t>
      </w:r>
      <w:proofErr w:type="spellEnd"/>
      <w:r w:rsidR="00621D01">
        <w:rPr>
          <w:rFonts w:ascii="Times New Roman" w:hAnsi="Times New Roman" w:cs="Times New Roman"/>
          <w:sz w:val="24"/>
          <w:szCs w:val="24"/>
          <w:lang w:val="en-US"/>
        </w:rPr>
        <w:t xml:space="preserve"> is exactly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is conditional on no other speciation or extinction event having occurred between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and the present. </w:t>
      </w:r>
      <w:r w:rsidR="00342EEC">
        <w:rPr>
          <w:rFonts w:ascii="Times New Roman" w:hAnsi="Times New Roman" w:cs="Times New Roman"/>
          <w:sz w:val="24"/>
          <w:szCs w:val="24"/>
          <w:lang w:val="en-US"/>
        </w:rPr>
        <w:t>We approximate the</w:t>
      </w:r>
      <w:r w:rsidR="000B1488">
        <w:rPr>
          <w:rFonts w:ascii="Times New Roman" w:hAnsi="Times New Roman" w:cs="Times New Roman"/>
          <w:sz w:val="24"/>
          <w:szCs w:val="24"/>
          <w:lang w:val="en-US"/>
        </w:rPr>
        <w:t xml:space="preserve"> probability of </w:t>
      </w:r>
      <w:r w:rsidR="00342EEC">
        <w:rPr>
          <w:rFonts w:ascii="Times New Roman" w:hAnsi="Times New Roman" w:cs="Times New Roman"/>
          <w:sz w:val="24"/>
          <w:szCs w:val="24"/>
          <w:lang w:val="en-US"/>
        </w:rPr>
        <w:t xml:space="preserve">no speciation or extinction for an arbitrary small time bin </w:t>
      </w:r>
      <w:r w:rsidR="001973FC">
        <w:rPr>
          <w:rFonts w:ascii="Times New Roman" w:hAnsi="Times New Roman" w:cs="Times New Roman"/>
          <w:i/>
          <w:iCs/>
          <w:sz w:val="24"/>
          <w:szCs w:val="24"/>
          <w:lang w:val="en-US"/>
        </w:rPr>
        <w:t xml:space="preserve">t </w:t>
      </w:r>
      <w:r w:rsidR="00011143">
        <w:rPr>
          <w:rFonts w:ascii="Times New Roman" w:hAnsi="Times New Roman" w:cs="Times New Roman"/>
          <w:sz w:val="24"/>
          <w:szCs w:val="24"/>
          <w:lang w:val="en-US"/>
        </w:rPr>
        <w:t>based on</w:t>
      </w:r>
      <w:r w:rsidR="00342EEC">
        <w:rPr>
          <w:rFonts w:ascii="Times New Roman" w:hAnsi="Times New Roman" w:cs="Times New Roman"/>
          <w:sz w:val="24"/>
          <w:szCs w:val="24"/>
          <w:lang w:val="en-US"/>
        </w:rPr>
        <w:t xml:space="preserve"> the probability </w:t>
      </w:r>
      <w:r w:rsidR="00011143">
        <w:rPr>
          <w:rFonts w:ascii="Times New Roman" w:hAnsi="Times New Roman" w:cs="Times New Roman"/>
          <w:sz w:val="24"/>
          <w:szCs w:val="24"/>
          <w:lang w:val="en-US"/>
        </w:rPr>
        <w:t>that</w:t>
      </w:r>
      <w:r w:rsidR="00342EEC">
        <w:rPr>
          <w:rFonts w:ascii="Times New Roman" w:hAnsi="Times New Roman" w:cs="Times New Roman"/>
          <w:sz w:val="24"/>
          <w:szCs w:val="24"/>
          <w:lang w:val="en-US"/>
        </w:rPr>
        <w:t xml:space="preserve"> a lineage</w:t>
      </w:r>
      <w:r w:rsidR="00011143">
        <w:rPr>
          <w:rFonts w:ascii="Times New Roman" w:hAnsi="Times New Roman" w:cs="Times New Roman"/>
          <w:sz w:val="24"/>
          <w:szCs w:val="24"/>
          <w:lang w:val="en-US"/>
        </w:rPr>
        <w:t xml:space="preserve"> </w:t>
      </w:r>
      <w:r w:rsidR="00342EEC">
        <w:rPr>
          <w:rFonts w:ascii="Times New Roman" w:hAnsi="Times New Roman" w:cs="Times New Roman"/>
          <w:sz w:val="24"/>
          <w:szCs w:val="24"/>
          <w:lang w:val="en-US"/>
        </w:rPr>
        <w:t>result</w:t>
      </w:r>
      <w:r w:rsidR="00011143">
        <w:rPr>
          <w:rFonts w:ascii="Times New Roman" w:hAnsi="Times New Roman" w:cs="Times New Roman"/>
          <w:sz w:val="24"/>
          <w:szCs w:val="24"/>
          <w:lang w:val="en-US"/>
        </w:rPr>
        <w:t>s</w:t>
      </w:r>
      <w:r w:rsidR="00342EEC">
        <w:rPr>
          <w:rFonts w:ascii="Times New Roman" w:hAnsi="Times New Roman" w:cs="Times New Roman"/>
          <w:sz w:val="24"/>
          <w:szCs w:val="24"/>
          <w:lang w:val="en-US"/>
        </w:rPr>
        <w:t xml:space="preserve"> in a single descendant, which is</w:t>
      </w:r>
      <w:r w:rsidR="00B14922">
        <w:rPr>
          <w:rFonts w:ascii="Times New Roman" w:hAnsi="Times New Roman" w:cs="Times New Roman"/>
          <w:sz w:val="24"/>
          <w:szCs w:val="24"/>
          <w:lang w:val="en-US"/>
        </w:rPr>
        <w:t xml:space="preserve"> </w:t>
      </w:r>
      <w:commentRangeStart w:id="112"/>
      <w:r w:rsidR="00B14922">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sidR="00B14922">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Kendall, 1946)</w:t>
      </w:r>
      <w:r w:rsidR="00B14922">
        <w:rPr>
          <w:rFonts w:ascii="Times New Roman" w:hAnsi="Times New Roman" w:cs="Times New Roman"/>
          <w:sz w:val="24"/>
          <w:szCs w:val="24"/>
          <w:lang w:val="en-US"/>
        </w:rPr>
        <w:fldChar w:fldCharType="end"/>
      </w:r>
      <w:commentRangeEnd w:id="112"/>
      <w:r w:rsidR="009B2D2E">
        <w:rPr>
          <w:rStyle w:val="Refdecomentario"/>
        </w:rPr>
        <w:commentReference w:id="112"/>
      </w:r>
      <w:r w:rsidR="00342EEC">
        <w:rPr>
          <w:rFonts w:ascii="Times New Roman" w:hAnsi="Times New Roman" w:cs="Times New Roman"/>
          <w:sz w:val="24"/>
          <w:szCs w:val="24"/>
          <w:lang w:val="en-US"/>
        </w:rPr>
        <w:t>:</w:t>
      </w:r>
    </w:p>
    <w:p w14:paraId="79B6327A" w14:textId="3ED7EE1E" w:rsidR="00342EEC" w:rsidRDefault="00B50868" w:rsidP="001973FC">
      <w:pPr>
        <w:spacing w:after="0" w:line="360" w:lineRule="auto"/>
        <w:jc w:val="center"/>
        <w:rPr>
          <w:rFonts w:ascii="Times New Roman" w:hAnsi="Times New Roman" w:cs="Times New Roman"/>
          <w:sz w:val="24"/>
          <w:szCs w:val="24"/>
          <w:lang w:val="en-US"/>
        </w:rPr>
      </w:pPr>
      <w:r w:rsidRPr="00B50868">
        <w:rPr>
          <w:rFonts w:ascii="Times New Roman" w:hAnsi="Times New Roman" w:cs="Times New Roman"/>
          <w:lang w:val="en-US"/>
        </w:rPr>
        <w:t xml:space="preserve"> </w:t>
      </w:r>
      <w:r w:rsidR="00DC7695">
        <w:rPr>
          <w:noProof/>
        </w:rPr>
        <w:drawing>
          <wp:inline distT="0" distB="0" distL="0" distR="0" wp14:anchorId="41383316" wp14:editId="662F4787">
            <wp:extent cx="2194560" cy="437515"/>
            <wp:effectExtent l="0" t="0" r="0" b="0"/>
            <wp:docPr id="1673519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437515"/>
                    </a:xfrm>
                    <a:prstGeom prst="rect">
                      <a:avLst/>
                    </a:prstGeom>
                    <a:noFill/>
                    <a:ln>
                      <a:noFill/>
                    </a:ln>
                  </pic:spPr>
                </pic:pic>
              </a:graphicData>
            </a:graphic>
          </wp:inline>
        </w:drawing>
      </w:r>
    </w:p>
    <w:p w14:paraId="0F202C39" w14:textId="4412BD33" w:rsidR="008D312C" w:rsidRDefault="00621D0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w:t>
      </w:r>
      <w:r w:rsidR="001973FC">
        <w:rPr>
          <w:rFonts w:ascii="Times New Roman" w:hAnsi="Times New Roman" w:cs="Times New Roman"/>
          <w:sz w:val="24"/>
          <w:szCs w:val="24"/>
          <w:lang w:val="en-US"/>
        </w:rPr>
        <w:t xml:space="preserve">time-homogenous </w:t>
      </w:r>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r w:rsidR="001973FC">
        <w:rPr>
          <w:rFonts w:ascii="Times New Roman" w:hAnsi="Times New Roman" w:cs="Times New Roman"/>
          <w:sz w:val="24"/>
          <w:szCs w:val="24"/>
          <w:lang w:val="en-US"/>
        </w:rPr>
        <w:t>. The probability that no event occur</w:t>
      </w:r>
      <w:r w:rsidR="00B50868">
        <w:rPr>
          <w:rFonts w:ascii="Times New Roman" w:hAnsi="Times New Roman" w:cs="Times New Roman"/>
          <w:sz w:val="24"/>
          <w:szCs w:val="24"/>
          <w:lang w:val="en-US"/>
        </w:rPr>
        <w:t>s</w:t>
      </w:r>
      <w:r w:rsidR="001973FC">
        <w:rPr>
          <w:rFonts w:ascii="Times New Roman" w:hAnsi="Times New Roman" w:cs="Times New Roman"/>
          <w:sz w:val="24"/>
          <w:szCs w:val="24"/>
          <w:lang w:val="en-US"/>
        </w:rPr>
        <w:t xml:space="preserve"> over </w:t>
      </w:r>
      <w:r w:rsidR="00B50868">
        <w:rPr>
          <w:rFonts w:ascii="Times New Roman" w:hAnsi="Times New Roman" w:cs="Times New Roman"/>
          <w:sz w:val="24"/>
          <w:szCs w:val="24"/>
          <w:lang w:val="en-US"/>
        </w:rPr>
        <w:t xml:space="preserve">a time window </w:t>
      </w:r>
      <w:r w:rsidR="00B50868"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lang w:val="en-US"/>
        </w:rPr>
        <w:t>, i.e.</w:t>
      </w:r>
      <w:r w:rsidR="00DB7386">
        <w:rPr>
          <w:rFonts w:ascii="Times New Roman" w:hAnsi="Times New Roman" w:cs="Times New Roman"/>
          <w:i/>
          <w:iCs/>
          <w:sz w:val="24"/>
          <w:szCs w:val="24"/>
          <w:lang w:val="en-US"/>
        </w:rPr>
        <w:t>,</w:t>
      </w:r>
      <w:r w:rsidR="0030751F" w:rsidRPr="00DB7386">
        <w:rPr>
          <w:rFonts w:ascii="Times New Roman" w:hAnsi="Times New Roman" w:cs="Times New Roman"/>
          <w:i/>
          <w:iCs/>
          <w:sz w:val="24"/>
          <w:szCs w:val="24"/>
          <w:lang w:val="en-US"/>
        </w:rPr>
        <w:t xml:space="preserve"> </w:t>
      </w:r>
      <w:r w:rsidR="0030751F" w:rsidRPr="00DB7386">
        <w:rPr>
          <w:rFonts w:ascii="Times New Roman" w:hAnsi="Times New Roman" w:cs="Times New Roman"/>
          <w:sz w:val="24"/>
          <w:szCs w:val="24"/>
          <w:lang w:val="en-US"/>
        </w:rPr>
        <w:t xml:space="preserve">until the age of the observed node </w:t>
      </w:r>
      <w:proofErr w:type="spellStart"/>
      <w:r w:rsidR="0030751F" w:rsidRPr="00DB7386">
        <w:rPr>
          <w:rFonts w:ascii="Times New Roman" w:hAnsi="Times New Roman" w:cs="Times New Roman"/>
          <w:i/>
          <w:iCs/>
          <w:sz w:val="24"/>
          <w:szCs w:val="24"/>
          <w:lang w:val="en-US"/>
        </w:rPr>
        <w:t>i</w:t>
      </w:r>
      <w:proofErr w:type="spellEnd"/>
      <w:r w:rsidR="0030751F" w:rsidRPr="00DB7386">
        <w:rPr>
          <w:rFonts w:ascii="Times New Roman" w:hAnsi="Times New Roman" w:cs="Times New Roman"/>
          <w:sz w:val="24"/>
          <w:szCs w:val="24"/>
          <w:lang w:val="en-US"/>
        </w:rPr>
        <w:t>,</w:t>
      </w:r>
      <w:r w:rsidR="00B50868" w:rsidRPr="00DB7386">
        <w:rPr>
          <w:rFonts w:ascii="Times New Roman" w:hAnsi="Times New Roman" w:cs="Times New Roman"/>
          <w:i/>
          <w:iCs/>
          <w:sz w:val="24"/>
          <w:szCs w:val="24"/>
          <w:lang w:val="en-US"/>
        </w:rPr>
        <w:t xml:space="preserve"> </w:t>
      </w:r>
      <w:r w:rsidR="00B50868">
        <w:rPr>
          <w:rFonts w:ascii="Times New Roman" w:hAnsi="Times New Roman" w:cs="Times New Roman"/>
          <w:sz w:val="24"/>
          <w:szCs w:val="24"/>
          <w:lang w:val="en-US"/>
        </w:rPr>
        <w:t>is approximated as:</w:t>
      </w:r>
    </w:p>
    <w:p w14:paraId="292F53CA" w14:textId="64CBF849" w:rsidR="00B50868" w:rsidRDefault="00DC7695" w:rsidP="00B50868">
      <w:pPr>
        <w:spacing w:after="0" w:line="360" w:lineRule="auto"/>
        <w:jc w:val="center"/>
        <w:rPr>
          <w:rFonts w:ascii="Times New Roman" w:hAnsi="Times New Roman" w:cs="Times New Roman"/>
          <w:sz w:val="24"/>
          <w:szCs w:val="24"/>
          <w:lang w:val="en-US"/>
        </w:rPr>
      </w:pPr>
      <w:r>
        <w:rPr>
          <w:noProof/>
        </w:rPr>
        <w:drawing>
          <wp:inline distT="0" distB="0" distL="0" distR="0" wp14:anchorId="62E6D80C" wp14:editId="3185604B">
            <wp:extent cx="2067560" cy="191135"/>
            <wp:effectExtent l="0" t="0" r="0" b="0"/>
            <wp:docPr id="1586002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7560" cy="191135"/>
                    </a:xfrm>
                    <a:prstGeom prst="rect">
                      <a:avLst/>
                    </a:prstGeom>
                    <a:noFill/>
                    <a:ln>
                      <a:noFill/>
                    </a:ln>
                  </pic:spPr>
                </pic:pic>
              </a:graphicData>
            </a:graphic>
          </wp:inline>
        </w:drawing>
      </w:r>
    </w:p>
    <w:p w14:paraId="55726365" w14:textId="5D297F5E" w:rsidR="00621D01" w:rsidRDefault="00B50868"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the probability of the </w:t>
      </w:r>
      <w:r w:rsidR="0030751F" w:rsidRPr="00DB7386">
        <w:rPr>
          <w:rFonts w:ascii="Times New Roman" w:hAnsi="Times New Roman" w:cs="Times New Roman"/>
          <w:sz w:val="24"/>
          <w:szCs w:val="24"/>
          <w:lang w:val="en-US"/>
        </w:rPr>
        <w:t xml:space="preserve">true species age </w:t>
      </w:r>
      <w:proofErr w:type="spellStart"/>
      <w:r w:rsidR="0030751F" w:rsidRPr="00DB7386">
        <w:rPr>
          <w:rFonts w:ascii="Times New Roman" w:hAnsi="Times New Roman" w:cs="Times New Roman"/>
          <w:i/>
          <w:iCs/>
          <w:sz w:val="24"/>
          <w:szCs w:val="24"/>
          <w:lang w:val="en-US"/>
        </w:rPr>
        <w:t>s</w:t>
      </w:r>
      <w:r w:rsidR="0030751F" w:rsidRPr="00DB7386">
        <w:rPr>
          <w:rFonts w:ascii="Times New Roman" w:hAnsi="Times New Roman" w:cs="Times New Roman"/>
          <w:i/>
          <w:iCs/>
          <w:sz w:val="24"/>
          <w:szCs w:val="24"/>
          <w:vertAlign w:val="subscript"/>
          <w:lang w:val="en-US"/>
        </w:rPr>
        <w:t>i</w:t>
      </w:r>
      <w:proofErr w:type="spellEnd"/>
      <w:r w:rsidR="0030751F">
        <w:rPr>
          <w:rFonts w:ascii="Times New Roman" w:hAnsi="Times New Roman" w:cs="Times New Roman"/>
          <w:sz w:val="24"/>
          <w:szCs w:val="24"/>
          <w:lang w:val="en-US"/>
        </w:rPr>
        <w:t xml:space="preserve"> to be equal to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DB7386">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 xml:space="preserve">is 1, because any speciation event following the nod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Pr>
          <w:rFonts w:ascii="Times New Roman" w:hAnsi="Times New Roman" w:cs="Times New Roman"/>
          <w:sz w:val="24"/>
          <w:szCs w:val="24"/>
          <w:lang w:val="en-US"/>
        </w:rPr>
        <w:t xml:space="preserve"> would be observed in the tree of extant species. Thus, we calculate the normalized probability of </w:t>
      </w:r>
      <w:r w:rsidR="0030751F" w:rsidRPr="00DB7386">
        <w:rPr>
          <w:rFonts w:ascii="Times New Roman" w:hAnsi="Times New Roman" w:cs="Times New Roman"/>
          <w:sz w:val="24"/>
          <w:szCs w:val="24"/>
          <w:lang w:val="en-US"/>
        </w:rPr>
        <w:t xml:space="preserve">the speciation event to occur at tim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p>
    <w:p w14:paraId="609F6A1D" w14:textId="4EA34377" w:rsidR="0030751F" w:rsidRDefault="003B07B6" w:rsidP="00321485">
      <w:pPr>
        <w:spacing w:after="0" w:line="360" w:lineRule="auto"/>
        <w:jc w:val="right"/>
        <w:rPr>
          <w:rFonts w:ascii="Times New Roman" w:hAnsi="Times New Roman" w:cs="Times New Roman"/>
          <w:sz w:val="24"/>
          <w:szCs w:val="24"/>
          <w:lang w:val="en-US"/>
        </w:rPr>
      </w:pPr>
      <w:r w:rsidRPr="003B07B6">
        <w:rPr>
          <w:rFonts w:ascii="Times New Roman" w:hAnsi="Times New Roman" w:cs="Times New Roman"/>
          <w:lang w:val="en-US"/>
        </w:rPr>
        <w:t xml:space="preserve"> </w:t>
      </w:r>
      <w:r w:rsidR="00DC7695">
        <w:rPr>
          <w:noProof/>
        </w:rPr>
        <w:drawing>
          <wp:inline distT="0" distB="0" distL="0" distR="0" wp14:anchorId="5EDA89AE" wp14:editId="70322430">
            <wp:extent cx="2011680" cy="381635"/>
            <wp:effectExtent l="0" t="0" r="0" b="0"/>
            <wp:docPr id="20893728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381635"/>
                    </a:xfrm>
                    <a:prstGeom prst="rect">
                      <a:avLst/>
                    </a:prstGeom>
                    <a:noFill/>
                    <a:ln>
                      <a:noFill/>
                    </a:ln>
                  </pic:spPr>
                </pic:pic>
              </a:graphicData>
            </a:graphic>
          </wp:inline>
        </w:drawing>
      </w:r>
      <w:r w:rsidR="00321485">
        <w:rPr>
          <w:rFonts w:ascii="Times New Roman" w:hAnsi="Times New Roman" w:cs="Times New Roman"/>
          <w:lang w:val="en-US"/>
        </w:rPr>
        <w:t xml:space="preserve">                                             (1)</w:t>
      </w:r>
    </w:p>
    <w:p w14:paraId="5A3B567F" w14:textId="0CB486F3" w:rsidR="00621D01" w:rsidRPr="003B07B6" w:rsidRDefault="003B07B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207BE29C" w14:textId="73A1CCEB" w:rsidR="00621D01" w:rsidRPr="00DB7386" w:rsidRDefault="00DC7695" w:rsidP="00321485">
      <w:pPr>
        <w:spacing w:after="0" w:line="360" w:lineRule="auto"/>
        <w:jc w:val="right"/>
        <w:rPr>
          <w:rFonts w:ascii="Times New Roman" w:hAnsi="Times New Roman" w:cs="Times New Roman"/>
          <w:sz w:val="24"/>
          <w:szCs w:val="24"/>
          <w:lang w:val="en-US"/>
        </w:rPr>
      </w:pPr>
      <w:r>
        <w:rPr>
          <w:noProof/>
        </w:rPr>
        <w:drawing>
          <wp:inline distT="0" distB="0" distL="0" distR="0" wp14:anchorId="1347D007" wp14:editId="61C23CC2">
            <wp:extent cx="4516120" cy="397510"/>
            <wp:effectExtent l="0" t="0" r="0" b="0"/>
            <wp:docPr id="105217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6120" cy="397510"/>
                    </a:xfrm>
                    <a:prstGeom prst="rect">
                      <a:avLst/>
                    </a:prstGeom>
                    <a:noFill/>
                    <a:ln>
                      <a:noFill/>
                    </a:ln>
                  </pic:spPr>
                </pic:pic>
              </a:graphicData>
            </a:graphic>
          </wp:inline>
        </w:drawing>
      </w:r>
      <w:r w:rsidR="00321485" w:rsidRPr="00DB7386">
        <w:rPr>
          <w:rFonts w:ascii="Times New Roman" w:hAnsi="Times New Roman" w:cs="Times New Roman"/>
          <w:lang w:val="en-US"/>
        </w:rPr>
        <w:t xml:space="preserve">             (2)</w:t>
      </w:r>
    </w:p>
    <w:p w14:paraId="41569628" w14:textId="1830EFA6" w:rsidR="00621D01" w:rsidRPr="007C5B06" w:rsidRDefault="007C5B06"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here the first term quantifies the probability of the species age a long a vector of times, while the second term normalizes it after accounting for the probability that speciation occurred exactly at the node. </w:t>
      </w:r>
      <w:commentRangeStart w:id="113"/>
      <w:commentRangeStart w:id="114"/>
      <w:r w:rsidR="00321485">
        <w:rPr>
          <w:rFonts w:ascii="Times New Roman" w:hAnsi="Times New Roman" w:cs="Times New Roman"/>
          <w:sz w:val="24"/>
          <w:szCs w:val="24"/>
          <w:lang w:val="en-US"/>
        </w:rPr>
        <w:t xml:space="preserve">We use equations (1) and (2) to </w:t>
      </w:r>
      <w:commentRangeEnd w:id="113"/>
      <w:r w:rsidR="00F332F3">
        <w:rPr>
          <w:rStyle w:val="Refdecomentario"/>
        </w:rPr>
        <w:commentReference w:id="113"/>
      </w:r>
      <w:commentRangeEnd w:id="114"/>
      <w:r w:rsidR="00DB7386">
        <w:rPr>
          <w:rStyle w:val="Refdecomentario"/>
        </w:rPr>
        <w:commentReference w:id="114"/>
      </w:r>
      <w:r w:rsidR="00321485">
        <w:rPr>
          <w:rFonts w:ascii="Times New Roman" w:hAnsi="Times New Roman" w:cs="Times New Roman"/>
          <w:sz w:val="24"/>
          <w:szCs w:val="24"/>
          <w:lang w:val="en-US"/>
        </w:rPr>
        <w:t xml:space="preserve">approximate density describing the probability of a species origination at the observed phylogenetic age and along the branch connecting the node with tip. As point estimates of the species </w:t>
      </w:r>
      <w:r w:rsidR="00750B49">
        <w:rPr>
          <w:rFonts w:ascii="Times New Roman" w:hAnsi="Times New Roman" w:cs="Times New Roman"/>
          <w:sz w:val="24"/>
          <w:szCs w:val="24"/>
          <w:lang w:val="en-US"/>
        </w:rPr>
        <w:t>age,</w:t>
      </w:r>
      <w:r w:rsidR="00321485">
        <w:rPr>
          <w:rFonts w:ascii="Times New Roman" w:hAnsi="Times New Roman" w:cs="Times New Roman"/>
          <w:sz w:val="24"/>
          <w:szCs w:val="24"/>
          <w:lang w:val="en-US"/>
        </w:rPr>
        <w:t xml:space="preserve"> we tested the mean and the median of the distribution. </w:t>
      </w:r>
    </w:p>
    <w:p w14:paraId="14AAE06A" w14:textId="77777777" w:rsidR="009978B8" w:rsidRDefault="009978B8">
      <w:pPr>
        <w:spacing w:after="0" w:line="360" w:lineRule="auto"/>
        <w:jc w:val="both"/>
        <w:rPr>
          <w:rFonts w:ascii="Times New Roman" w:hAnsi="Times New Roman" w:cs="Times New Roman"/>
          <w:sz w:val="24"/>
          <w:szCs w:val="24"/>
          <w:u w:val="single"/>
          <w:lang w:val="en-US"/>
        </w:rPr>
      </w:pPr>
    </w:p>
    <w:p w14:paraId="7A7008F0" w14:textId="4E2DD8BA"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r w:rsidR="00750B49">
        <w:rPr>
          <w:rFonts w:ascii="Times New Roman" w:hAnsi="Times New Roman" w:cs="Times New Roman"/>
          <w:sz w:val="24"/>
          <w:szCs w:val="24"/>
          <w:lang w:val="en-US"/>
        </w:rPr>
        <w:t xml:space="preserve">the accuracy of our </w:t>
      </w:r>
      <w:r w:rsidR="007C5B06">
        <w:rPr>
          <w:rFonts w:ascii="Times New Roman" w:hAnsi="Times New Roman" w:cs="Times New Roman"/>
          <w:sz w:val="24"/>
          <w:szCs w:val="24"/>
          <w:lang w:val="en-US"/>
        </w:rPr>
        <w:t xml:space="preserve">probabilistic </w:t>
      </w:r>
      <w:r w:rsidR="00750B49">
        <w:rPr>
          <w:rFonts w:ascii="Times New Roman" w:hAnsi="Times New Roman" w:cs="Times New Roman"/>
          <w:sz w:val="24"/>
          <w:szCs w:val="24"/>
          <w:lang w:val="en-US"/>
        </w:rPr>
        <w:t>species age estimator</w:t>
      </w:r>
      <w:r>
        <w:rPr>
          <w:rFonts w:ascii="Times New Roman" w:hAnsi="Times New Roman" w:cs="Times New Roman"/>
          <w:sz w:val="24"/>
          <w:szCs w:val="24"/>
          <w:lang w:val="en-US"/>
        </w:rPr>
        <w:t>, we simulated 1,000 phylogenetic trees with extinction rates of 0.25, 0.15, and 0.05, and a fixed speciation rate of 0.3</w:t>
      </w:r>
      <w:commentRangeStart w:id="115"/>
      <w:commentRangeStart w:id="116"/>
      <w:r>
        <w:rPr>
          <w:rFonts w:ascii="Times New Roman" w:hAnsi="Times New Roman" w:cs="Times New Roman"/>
          <w:sz w:val="24"/>
          <w:szCs w:val="24"/>
          <w:lang w:val="en-US"/>
        </w:rPr>
        <w:t>.</w:t>
      </w:r>
      <w:commentRangeEnd w:id="115"/>
      <w:r>
        <w:commentReference w:id="115"/>
      </w:r>
      <w:commentRangeEnd w:id="116"/>
      <w:r w:rsidR="00DB7386">
        <w:rPr>
          <w:rStyle w:val="Refdecomentario"/>
        </w:rPr>
        <w:commentReference w:id="116"/>
      </w:r>
      <w:r>
        <w:rPr>
          <w:rFonts w:ascii="Times New Roman" w:hAnsi="Times New Roman" w:cs="Times New Roman"/>
          <w:sz w:val="24"/>
          <w:szCs w:val="24"/>
          <w:lang w:val="en-US"/>
        </w:rPr>
        <w:t xml:space="preserve">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476582DA" w:rsidR="009978B8" w:rsidDel="00263CE8" w:rsidRDefault="009978B8">
      <w:pPr>
        <w:spacing w:after="0" w:line="360" w:lineRule="auto"/>
        <w:jc w:val="both"/>
        <w:rPr>
          <w:del w:id="117" w:author="Carlos Calderon del Cid" w:date="2023-09-27T21:47:00Z"/>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21FAF610"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ins w:id="118" w:author="Carlos Calderon del Cid" w:date="2023-09-27T21:49:00Z">
        <w:r w:rsidR="00263CE8">
          <w:rPr>
            <w:rFonts w:ascii="Times New Roman" w:hAnsi="Times New Roman" w:cs="Times New Roman"/>
            <w:i/>
            <w:iCs/>
            <w:sz w:val="24"/>
            <w:szCs w:val="24"/>
            <w:u w:val="single"/>
            <w:lang w:val="en-US"/>
          </w:rPr>
          <w:t xml:space="preserve"> and the corrective probabilistic method</w:t>
        </w:r>
      </w:ins>
    </w:p>
    <w:p w14:paraId="2D4C2ED6" w14:textId="69E8A91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whether</w:t>
      </w:r>
      <w:ins w:id="119" w:author="Carlos Calderon del Cid" w:date="2023-09-27T21:58:00Z">
        <w:r w:rsidR="00CE2A7D">
          <w:rPr>
            <w:rFonts w:ascii="Times New Roman" w:hAnsi="Times New Roman" w:cs="Times New Roman"/>
            <w:sz w:val="24"/>
            <w:szCs w:val="24"/>
            <w:lang w:val="en-US"/>
          </w:rPr>
          <w:t xml:space="preserve"> the erroneous estimation of species age</w:t>
        </w:r>
      </w:ins>
      <w:ins w:id="120" w:author="Carlos Calderon del Cid" w:date="2023-09-27T22:00:00Z">
        <w:r w:rsidR="00CE2A7D">
          <w:rPr>
            <w:rFonts w:ascii="Times New Roman" w:hAnsi="Times New Roman" w:cs="Times New Roman"/>
            <w:sz w:val="24"/>
            <w:szCs w:val="24"/>
            <w:lang w:val="en-US"/>
          </w:rPr>
          <w:t>, due to</w:t>
        </w:r>
      </w:ins>
      <w:ins w:id="121" w:author="Carlos Calderon del Cid" w:date="2023-09-27T22:01:00Z">
        <w:r w:rsidR="00CE2A7D">
          <w:rPr>
            <w:rFonts w:ascii="Times New Roman" w:hAnsi="Times New Roman" w:cs="Times New Roman"/>
            <w:sz w:val="24"/>
            <w:szCs w:val="24"/>
            <w:lang w:val="en-US"/>
          </w:rPr>
          <w:t xml:space="preserve"> the</w:t>
        </w:r>
      </w:ins>
      <w:ins w:id="122" w:author="Carlos Calderon del Cid" w:date="2023-09-27T22:00:00Z">
        <w:r w:rsidR="00CE2A7D">
          <w:rPr>
            <w:rFonts w:ascii="Times New Roman" w:hAnsi="Times New Roman" w:cs="Times New Roman"/>
            <w:sz w:val="24"/>
            <w:szCs w:val="24"/>
            <w:lang w:val="en-US"/>
          </w:rPr>
          <w:t xml:space="preserve"> extinction </w:t>
        </w:r>
      </w:ins>
      <w:ins w:id="123" w:author="Carlos Calderon del Cid" w:date="2023-09-27T22:01:00Z">
        <w:r w:rsidR="00CE2A7D">
          <w:rPr>
            <w:rFonts w:ascii="Times New Roman" w:hAnsi="Times New Roman" w:cs="Times New Roman"/>
            <w:sz w:val="24"/>
            <w:szCs w:val="24"/>
            <w:lang w:val="en-US"/>
          </w:rPr>
          <w:t>shortfall,</w:t>
        </w:r>
      </w:ins>
      <w:ins w:id="124" w:author="Carlos Calderon del Cid" w:date="2023-09-27T21:58:00Z">
        <w:r w:rsidR="00CE2A7D">
          <w:rPr>
            <w:rFonts w:ascii="Times New Roman" w:hAnsi="Times New Roman" w:cs="Times New Roman"/>
            <w:sz w:val="24"/>
            <w:szCs w:val="24"/>
            <w:lang w:val="en-US"/>
          </w:rPr>
          <w:t xml:space="preserve"> has </w:t>
        </w:r>
      </w:ins>
      <w:ins w:id="125" w:author="Carlos Calderon del Cid" w:date="2023-09-27T21:59:00Z">
        <w:r w:rsidR="00CE2A7D">
          <w:rPr>
            <w:rFonts w:ascii="Times New Roman" w:hAnsi="Times New Roman" w:cs="Times New Roman"/>
            <w:sz w:val="24"/>
            <w:szCs w:val="24"/>
            <w:lang w:val="en-US"/>
          </w:rPr>
          <w:t>material consequences over eco-evolutionary relationships, we explored</w:t>
        </w:r>
      </w:ins>
      <w:r>
        <w:rPr>
          <w:rFonts w:ascii="Times New Roman" w:hAnsi="Times New Roman" w:cs="Times New Roman"/>
          <w:sz w:val="24"/>
          <w:szCs w:val="24"/>
          <w:lang w:val="en-US"/>
        </w:rPr>
        <w:t xml:space="preserve"> the assumed relationship between species age and present extinction risk (e.g., </w:t>
      </w:r>
      <w:r>
        <w:fldChar w:fldCharType="begin" w:fldLock="1"/>
      </w:r>
      <w:r w:rsidR="00230579">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ins w:id="126" w:author="Carlos Calderon del Cid" w:date="2023-09-27T21:59:00Z">
        <w:r w:rsidR="00CE2A7D">
          <w:rPr>
            <w:rFonts w:ascii="Times New Roman" w:hAnsi="Times New Roman" w:cs="Times New Roman"/>
            <w:sz w:val="24"/>
            <w:szCs w:val="24"/>
            <w:lang w:val="en-US"/>
          </w:rPr>
          <w:t>.</w:t>
        </w:r>
      </w:ins>
      <w:del w:id="127" w:author="Carlos Calderon del Cid" w:date="2023-09-27T21:59:00Z">
        <w:r w:rsidDel="00CE2A7D">
          <w:rPr>
            <w:rFonts w:ascii="Times New Roman" w:hAnsi="Times New Roman" w:cs="Times New Roman"/>
            <w:sz w:val="24"/>
            <w:szCs w:val="24"/>
            <w:lang w:val="en-US"/>
          </w:rPr>
          <w:delText xml:space="preserve"> is preserved in the phylogenetic ages, </w:delText>
        </w:r>
      </w:del>
      <w:ins w:id="128" w:author="Carlos Calderon del Cid" w:date="2023-09-27T22:00:00Z">
        <w:r w:rsidR="00CE2A7D">
          <w:rPr>
            <w:rFonts w:ascii="Times New Roman" w:hAnsi="Times New Roman" w:cs="Times New Roman"/>
            <w:sz w:val="24"/>
            <w:szCs w:val="24"/>
            <w:lang w:val="en-US"/>
          </w:rPr>
          <w:t>W</w:t>
        </w:r>
      </w:ins>
      <w:del w:id="129" w:author="Carlos Calderon del Cid" w:date="2023-09-27T22:00:00Z">
        <w:r w:rsidDel="00CE2A7D">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fldLock="1"/>
      </w:r>
      <w:r w:rsidR="00230579">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scenario with older species being at higher</w:t>
      </w:r>
      <w:r w:rsidR="00B81F00">
        <w:rPr>
          <w:rFonts w:ascii="Times New Roman" w:hAnsi="Times New Roman" w:cs="Times New Roman"/>
          <w:sz w:val="24"/>
          <w:szCs w:val="24"/>
          <w:lang w:val="en-US"/>
        </w:rPr>
        <w:t xml:space="preserve"> risk regarding the </w:t>
      </w:r>
      <w:r>
        <w:rPr>
          <w:rFonts w:ascii="Times New Roman" w:hAnsi="Times New Roman" w:cs="Times New Roman"/>
          <w:sz w:val="24"/>
          <w:szCs w:val="24"/>
          <w:lang w:val="en-US"/>
        </w:rPr>
        <w:t>IUCN</w:t>
      </w:r>
      <w:r w:rsidR="00B81F00">
        <w:rPr>
          <w:rFonts w:ascii="Times New Roman" w:hAnsi="Times New Roman" w:cs="Times New Roman"/>
          <w:sz w:val="24"/>
          <w:szCs w:val="24"/>
          <w:lang w:val="en-US"/>
        </w:rPr>
        <w:t xml:space="preserve"> categories</w:t>
      </w:r>
      <w:r>
        <w:rPr>
          <w:rFonts w:ascii="Times New Roman" w:hAnsi="Times New Roman" w:cs="Times New Roman"/>
          <w:sz w:val="24"/>
          <w:szCs w:val="24"/>
          <w:lang w:val="en-US"/>
        </w:rPr>
        <w:t xml:space="preserve">. Then, we quantified the error rate for the phylogenetic and the </w:t>
      </w:r>
      <w:r w:rsidR="00B81F00">
        <w:rPr>
          <w:rFonts w:ascii="Times New Roman" w:hAnsi="Times New Roman" w:cs="Times New Roman"/>
          <w:sz w:val="24"/>
          <w:szCs w:val="24"/>
          <w:lang w:val="en-US"/>
        </w:rPr>
        <w:t>probabilistic species age estimator</w:t>
      </w:r>
      <w:r>
        <w:rPr>
          <w:rFonts w:ascii="Times New Roman" w:hAnsi="Times New Roman" w:cs="Times New Roman"/>
          <w:sz w:val="24"/>
          <w:szCs w:val="24"/>
          <w:lang w:val="en-US"/>
        </w:rPr>
        <w:t xml:space="preserve">, </w:t>
      </w:r>
      <w:r w:rsidR="00B679A7">
        <w:rPr>
          <w:rFonts w:ascii="Times New Roman" w:hAnsi="Times New Roman" w:cs="Times New Roman"/>
          <w:sz w:val="24"/>
          <w:szCs w:val="24"/>
          <w:lang w:val="en-US"/>
        </w:rPr>
        <w:t>as</w:t>
      </w:r>
      <w:r>
        <w:rPr>
          <w:rFonts w:ascii="Times New Roman" w:hAnsi="Times New Roman" w:cs="Times New Roman"/>
          <w:sz w:val="24"/>
          <w:szCs w:val="24"/>
          <w:lang w:val="en-US"/>
        </w:rPr>
        <w:t xml:space="preserve"> the share of the 1000 dat</w:t>
      </w:r>
      <w:r w:rsidR="00B679A7">
        <w:rPr>
          <w:rFonts w:ascii="Times New Roman" w:hAnsi="Times New Roman" w:cs="Times New Roman"/>
          <w:sz w:val="24"/>
          <w:szCs w:val="24"/>
          <w:lang w:val="en-US"/>
        </w:rPr>
        <w:t>a</w:t>
      </w:r>
      <w:r>
        <w:rPr>
          <w:rFonts w:ascii="Times New Roman" w:hAnsi="Times New Roman" w:cs="Times New Roman"/>
          <w:sz w:val="24"/>
          <w:szCs w:val="24"/>
          <w:lang w:val="en-US"/>
        </w:rPr>
        <w:t>sets</w:t>
      </w:r>
      <w:r w:rsidR="00B679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the ranking of mean age per conservation status category </w:t>
      </w:r>
      <w:r w:rsidR="00B679A7">
        <w:rPr>
          <w:rFonts w:ascii="Times New Roman" w:hAnsi="Times New Roman" w:cs="Times New Roman"/>
          <w:sz w:val="24"/>
          <w:szCs w:val="24"/>
          <w:lang w:val="en-US"/>
        </w:rPr>
        <w:t xml:space="preserve">did not match </w:t>
      </w:r>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ins w:id="130" w:author="Carlos Calderon del Cid" w:date="2023-09-27T21:49:00Z"/>
          <w:rFonts w:ascii="Times New Roman" w:hAnsi="Times New Roman" w:cs="Times New Roman"/>
          <w:i/>
          <w:iCs/>
          <w:sz w:val="24"/>
          <w:szCs w:val="24"/>
          <w:u w:val="single"/>
          <w:lang w:val="en-US"/>
        </w:rPr>
      </w:pPr>
    </w:p>
    <w:p w14:paraId="29E7EA21" w14:textId="6B4DE1C5" w:rsidR="00263CE8" w:rsidRDefault="00263CE8">
      <w:pPr>
        <w:spacing w:after="0" w:line="360" w:lineRule="auto"/>
        <w:jc w:val="both"/>
        <w:rPr>
          <w:ins w:id="131" w:author="Carlos Calderon del Cid" w:date="2023-09-27T21:50:00Z"/>
          <w:rFonts w:ascii="Times New Roman" w:hAnsi="Times New Roman" w:cs="Times New Roman"/>
          <w:i/>
          <w:iCs/>
          <w:sz w:val="24"/>
          <w:szCs w:val="24"/>
          <w:u w:val="single"/>
          <w:lang w:val="en-US"/>
        </w:rPr>
      </w:pPr>
      <w:ins w:id="132" w:author="Carlos Calderon del Cid" w:date="2023-09-27T21:49:00Z">
        <w:r>
          <w:rPr>
            <w:rFonts w:ascii="Times New Roman" w:hAnsi="Times New Roman" w:cs="Times New Roman"/>
            <w:i/>
            <w:iCs/>
            <w:sz w:val="24"/>
            <w:szCs w:val="24"/>
            <w:u w:val="single"/>
            <w:lang w:val="en-US"/>
          </w:rPr>
          <w:lastRenderedPageBreak/>
          <w:t>Imprint of extinction risk on phylogenetic ages given three</w:t>
        </w:r>
      </w:ins>
      <w:ins w:id="133" w:author="Carlos Calderon del Cid" w:date="2023-09-27T21:50:00Z">
        <w:r>
          <w:rPr>
            <w:rFonts w:ascii="Times New Roman" w:hAnsi="Times New Roman" w:cs="Times New Roman"/>
            <w:i/>
            <w:iCs/>
            <w:sz w:val="24"/>
            <w:szCs w:val="24"/>
            <w:u w:val="single"/>
            <w:lang w:val="en-US"/>
          </w:rPr>
          <w:t xml:space="preserve"> levels of nonrandom incomplete sampling</w:t>
        </w:r>
      </w:ins>
    </w:p>
    <w:p w14:paraId="35C10685" w14:textId="0E53EA5C" w:rsidR="00685F72" w:rsidRDefault="00263CE8" w:rsidP="00685F72">
      <w:pPr>
        <w:spacing w:after="0" w:line="360" w:lineRule="auto"/>
        <w:ind w:firstLine="709"/>
        <w:jc w:val="both"/>
        <w:rPr>
          <w:ins w:id="134" w:author="Carlos Calderon del Cid" w:date="2023-09-27T22:15:00Z"/>
          <w:rFonts w:ascii="Times New Roman" w:hAnsi="Times New Roman" w:cs="Times New Roman"/>
          <w:sz w:val="24"/>
          <w:szCs w:val="24"/>
          <w:lang w:val="en-US"/>
        </w:rPr>
      </w:pPr>
      <w:ins w:id="135" w:author="Carlos Calderon del Cid" w:date="2023-09-27T21:51:00Z">
        <w:r>
          <w:rPr>
            <w:rFonts w:ascii="Times New Roman" w:hAnsi="Times New Roman" w:cs="Times New Roman"/>
            <w:sz w:val="24"/>
            <w:szCs w:val="24"/>
            <w:lang w:val="en-US"/>
          </w:rPr>
          <w:t>To e</w:t>
        </w:r>
      </w:ins>
      <w:ins w:id="136" w:author="Carlos Calderon del Cid" w:date="2023-09-27T21:52:00Z">
        <w:r>
          <w:rPr>
            <w:rFonts w:ascii="Times New Roman" w:hAnsi="Times New Roman" w:cs="Times New Roman"/>
            <w:sz w:val="24"/>
            <w:szCs w:val="24"/>
            <w:lang w:val="en-US"/>
          </w:rPr>
          <w:t>xplore whether</w:t>
        </w:r>
      </w:ins>
      <w:ins w:id="137" w:author="Carlos Calderon del Cid" w:date="2023-09-27T22:02:00Z">
        <w:r w:rsidR="00CE2A7D">
          <w:rPr>
            <w:rFonts w:ascii="Times New Roman" w:hAnsi="Times New Roman" w:cs="Times New Roman"/>
            <w:sz w:val="24"/>
            <w:szCs w:val="24"/>
            <w:lang w:val="en-US"/>
          </w:rPr>
          <w:t xml:space="preserve"> </w:t>
        </w:r>
      </w:ins>
      <w:ins w:id="138" w:author="Carlos Calderon del Cid" w:date="2023-09-27T21:52:00Z">
        <w:r>
          <w:rPr>
            <w:rFonts w:ascii="Times New Roman" w:hAnsi="Times New Roman" w:cs="Times New Roman"/>
            <w:sz w:val="24"/>
            <w:szCs w:val="24"/>
            <w:lang w:val="en-US"/>
          </w:rPr>
          <w:t>the</w:t>
        </w:r>
      </w:ins>
      <w:ins w:id="139" w:author="Carlos Calderon del Cid" w:date="2023-09-27T22:02:00Z">
        <w:r w:rsidR="00CE2A7D">
          <w:rPr>
            <w:rFonts w:ascii="Times New Roman" w:hAnsi="Times New Roman" w:cs="Times New Roman"/>
            <w:sz w:val="24"/>
            <w:szCs w:val="24"/>
            <w:lang w:val="en-US"/>
          </w:rPr>
          <w:t xml:space="preserve"> erroneous estimation of species age</w:t>
        </w:r>
      </w:ins>
      <w:ins w:id="140" w:author="Carlos Calderon del Cid" w:date="2023-09-27T22:03:00Z">
        <w:r w:rsidR="00CE2A7D">
          <w:rPr>
            <w:rFonts w:ascii="Times New Roman" w:hAnsi="Times New Roman" w:cs="Times New Roman"/>
            <w:sz w:val="24"/>
            <w:szCs w:val="24"/>
            <w:lang w:val="en-US"/>
          </w:rPr>
          <w:t>,</w:t>
        </w:r>
      </w:ins>
      <w:ins w:id="141" w:author="Carlos Calderon del Cid" w:date="2023-09-27T22:02:00Z">
        <w:r w:rsidR="00CE2A7D">
          <w:rPr>
            <w:rFonts w:ascii="Times New Roman" w:hAnsi="Times New Roman" w:cs="Times New Roman"/>
            <w:sz w:val="24"/>
            <w:szCs w:val="24"/>
            <w:lang w:val="en-US"/>
          </w:rPr>
          <w:t xml:space="preserve"> due to</w:t>
        </w:r>
      </w:ins>
      <w:ins w:id="142" w:author="Carlos Calderon del Cid" w:date="2023-09-27T22:03:00Z">
        <w:r w:rsidR="00CE2A7D">
          <w:rPr>
            <w:rFonts w:ascii="Times New Roman" w:hAnsi="Times New Roman" w:cs="Times New Roman"/>
            <w:sz w:val="24"/>
            <w:szCs w:val="24"/>
            <w:lang w:val="en-US"/>
          </w:rPr>
          <w:t xml:space="preserve"> </w:t>
        </w:r>
      </w:ins>
      <w:ins w:id="143" w:author="Carlos Calderon del Cid" w:date="2023-09-27T22:02:00Z">
        <w:r w:rsidR="00CE2A7D">
          <w:rPr>
            <w:rFonts w:ascii="Times New Roman" w:hAnsi="Times New Roman" w:cs="Times New Roman"/>
            <w:sz w:val="24"/>
            <w:szCs w:val="24"/>
            <w:lang w:val="en-US"/>
          </w:rPr>
          <w:t>nonrandom incomplete sampling,</w:t>
        </w:r>
      </w:ins>
      <w:ins w:id="144" w:author="Carlos Calderon del Cid" w:date="2023-09-27T21:52:00Z">
        <w:r>
          <w:rPr>
            <w:rFonts w:ascii="Times New Roman" w:hAnsi="Times New Roman" w:cs="Times New Roman"/>
            <w:sz w:val="24"/>
            <w:szCs w:val="24"/>
            <w:lang w:val="en-US"/>
          </w:rPr>
          <w:t xml:space="preserve"> </w:t>
        </w:r>
      </w:ins>
      <w:ins w:id="145" w:author="Carlos Calderon del Cid" w:date="2023-09-27T22:03:00Z">
        <w:r w:rsidR="00CE2A7D">
          <w:rPr>
            <w:rFonts w:ascii="Times New Roman" w:hAnsi="Times New Roman" w:cs="Times New Roman"/>
            <w:sz w:val="24"/>
            <w:szCs w:val="24"/>
            <w:lang w:val="en-US"/>
          </w:rPr>
          <w:t>has consequences over the inference of the assumed rela</w:t>
        </w:r>
      </w:ins>
      <w:ins w:id="146" w:author="Carlos Calderon del Cid" w:date="2023-09-27T22:04:00Z">
        <w:r w:rsidR="00CE2A7D">
          <w:rPr>
            <w:rFonts w:ascii="Times New Roman" w:hAnsi="Times New Roman" w:cs="Times New Roman"/>
            <w:sz w:val="24"/>
            <w:szCs w:val="24"/>
            <w:lang w:val="en-US"/>
          </w:rPr>
          <w:t>tionship be</w:t>
        </w:r>
      </w:ins>
      <w:ins w:id="147" w:author="Carlos Calderon del Cid" w:date="2023-09-27T21:52:00Z">
        <w:r>
          <w:rPr>
            <w:rFonts w:ascii="Times New Roman" w:hAnsi="Times New Roman" w:cs="Times New Roman"/>
            <w:sz w:val="24"/>
            <w:szCs w:val="24"/>
            <w:lang w:val="en-US"/>
          </w:rPr>
          <w:t>tween species age and present extinction risk</w:t>
        </w:r>
      </w:ins>
      <w:ins w:id="148" w:author="Carlos Calderon del Cid" w:date="2023-09-27T22:05:00Z">
        <w:r w:rsidR="00CE2A7D">
          <w:rPr>
            <w:rFonts w:ascii="Times New Roman" w:hAnsi="Times New Roman" w:cs="Times New Roman"/>
            <w:sz w:val="24"/>
            <w:szCs w:val="24"/>
            <w:lang w:val="en-US"/>
          </w:rPr>
          <w:t xml:space="preserve">, we used the intermediate extinction scenario phylogenies and the taxonomies </w:t>
        </w:r>
      </w:ins>
      <w:ins w:id="149" w:author="Carlos Calderon del Cid" w:date="2023-09-27T22:07:00Z">
        <w:r w:rsidR="00685F72">
          <w:rPr>
            <w:rFonts w:ascii="Times New Roman" w:hAnsi="Times New Roman" w:cs="Times New Roman"/>
            <w:sz w:val="24"/>
            <w:szCs w:val="24"/>
            <w:lang w:val="en-US"/>
          </w:rPr>
          <w:t xml:space="preserve">assuming all speciation occurs via bifurcation or budding. Then, </w:t>
        </w:r>
      </w:ins>
      <w:ins w:id="150" w:author="Carlos Calderon del Cid" w:date="2023-09-27T22:08:00Z">
        <w:r w:rsidR="00685F72">
          <w:rPr>
            <w:rFonts w:ascii="Times New Roman" w:hAnsi="Times New Roman" w:cs="Times New Roman"/>
            <w:sz w:val="24"/>
            <w:szCs w:val="24"/>
            <w:lang w:val="en-US"/>
          </w:rPr>
          <w:t>to simulate</w:t>
        </w:r>
      </w:ins>
      <w:ins w:id="151" w:author="Carlos Calderon del Cid" w:date="2023-09-27T22:11:00Z">
        <w:r w:rsidR="00685F72">
          <w:rPr>
            <w:rFonts w:ascii="Times New Roman" w:hAnsi="Times New Roman" w:cs="Times New Roman"/>
            <w:sz w:val="24"/>
            <w:szCs w:val="24"/>
            <w:lang w:val="en-US"/>
          </w:rPr>
          <w:t xml:space="preserve"> </w:t>
        </w:r>
      </w:ins>
      <w:ins w:id="152" w:author="Carlos Calderon del Cid" w:date="2023-09-27T22:15:00Z">
        <w:r w:rsidR="00685F72">
          <w:rPr>
            <w:rFonts w:ascii="Times New Roman" w:hAnsi="Times New Roman" w:cs="Times New Roman"/>
            <w:sz w:val="24"/>
            <w:szCs w:val="24"/>
            <w:lang w:val="en-US"/>
          </w:rPr>
          <w:t>three levels of</w:t>
        </w:r>
      </w:ins>
      <w:ins w:id="153" w:author="Carlos Calderon del Cid" w:date="2023-09-27T22:11:00Z">
        <w:r w:rsidR="00685F72">
          <w:rPr>
            <w:rFonts w:ascii="Times New Roman" w:hAnsi="Times New Roman" w:cs="Times New Roman"/>
            <w:sz w:val="24"/>
            <w:szCs w:val="24"/>
            <w:lang w:val="en-US"/>
          </w:rPr>
          <w:t xml:space="preserve"> nonrandom incomplete sampling</w:t>
        </w:r>
      </w:ins>
      <w:ins w:id="154" w:author="Carlos Calderon del Cid" w:date="2023-09-27T22:15:00Z">
        <w:r w:rsidR="00685F72">
          <w:rPr>
            <w:rFonts w:ascii="Times New Roman" w:hAnsi="Times New Roman" w:cs="Times New Roman"/>
            <w:sz w:val="24"/>
            <w:szCs w:val="24"/>
            <w:lang w:val="en-US"/>
          </w:rPr>
          <w:t xml:space="preserve"> (0%, 25%, 50%)</w:t>
        </w:r>
      </w:ins>
      <w:ins w:id="155" w:author="Carlos Calderon del Cid" w:date="2023-09-27T22:11:00Z">
        <w:r w:rsidR="00685F72">
          <w:rPr>
            <w:rFonts w:ascii="Times New Roman" w:hAnsi="Times New Roman" w:cs="Times New Roman"/>
            <w:sz w:val="24"/>
            <w:szCs w:val="24"/>
            <w:lang w:val="en-US"/>
          </w:rPr>
          <w:t xml:space="preserve">, </w:t>
        </w:r>
      </w:ins>
      <w:ins w:id="156" w:author="Carlos Calderon del Cid" w:date="2023-09-27T22:13:00Z">
        <w:r w:rsidR="00685F72">
          <w:rPr>
            <w:rFonts w:ascii="Times New Roman" w:hAnsi="Times New Roman" w:cs="Times New Roman"/>
            <w:sz w:val="24"/>
            <w:szCs w:val="24"/>
            <w:lang w:val="en-US"/>
          </w:rPr>
          <w:t>we implemented a function to remove species with a probability prop</w:t>
        </w:r>
      </w:ins>
      <w:ins w:id="157" w:author="Carlos Calderon del Cid" w:date="2023-09-27T22:14:00Z">
        <w:r w:rsidR="00685F72">
          <w:rPr>
            <w:rFonts w:ascii="Times New Roman" w:hAnsi="Times New Roman" w:cs="Times New Roman"/>
            <w:sz w:val="24"/>
            <w:szCs w:val="24"/>
            <w:lang w:val="en-US"/>
          </w:rPr>
          <w:t>ortional to its age, i.e., older species are less likely to be sample.</w:t>
        </w:r>
      </w:ins>
      <w:ins w:id="158" w:author="Carlos Calderon del Cid" w:date="2023-10-09T19:29:00Z">
        <w:r w:rsidR="003E11D7">
          <w:rPr>
            <w:rFonts w:ascii="Times New Roman" w:hAnsi="Times New Roman" w:cs="Times New Roman"/>
            <w:sz w:val="24"/>
            <w:szCs w:val="24"/>
            <w:lang w:val="en-US"/>
          </w:rPr>
          <w:t xml:space="preserve"> </w:t>
        </w:r>
      </w:ins>
      <w:ins w:id="159" w:author="Carlos Calderon del Cid" w:date="2023-09-27T22:15:00Z">
        <w:r w:rsidR="00685F72">
          <w:rPr>
            <w:rFonts w:ascii="Times New Roman" w:hAnsi="Times New Roman" w:cs="Times New Roman"/>
            <w:sz w:val="24"/>
            <w:szCs w:val="24"/>
            <w:lang w:val="en-US"/>
          </w:rPr>
          <w:t>Next, we binned the true ages of extant species in five categories corresponding to the IUCN conservation categories: Least Concern (LC), Near Threatened (NT), Vulnerable (VU), Endangered (EN), and Critically Endangered (CR; International Union for the Conservation of Nature</w:t>
        </w:r>
        <w:r w:rsidR="00685F72">
          <w:fldChar w:fldCharType="begin" w:fldLock="1"/>
        </w:r>
        <w:r w:rsidR="00685F72">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sidR="00685F72">
          <w:rPr>
            <w:rFonts w:ascii="Times New Roman" w:hAnsi="Times New Roman" w:cs="Times New Roman"/>
            <w:sz w:val="24"/>
            <w:szCs w:val="24"/>
            <w:lang w:val="en-US"/>
          </w:rPr>
          <w:fldChar w:fldCharType="separate"/>
        </w:r>
        <w:r w:rsidR="00685F72">
          <w:rPr>
            <w:rFonts w:ascii="Times New Roman" w:hAnsi="Times New Roman" w:cs="Times New Roman"/>
            <w:noProof/>
            <w:sz w:val="24"/>
            <w:szCs w:val="24"/>
            <w:lang w:val="en-US"/>
          </w:rPr>
          <w:t xml:space="preserve"> 2016)</w:t>
        </w:r>
        <w:r w:rsidR="00685F72">
          <w:rPr>
            <w:rFonts w:ascii="Times New Roman" w:hAnsi="Times New Roman" w:cs="Times New Roman"/>
            <w:sz w:val="24"/>
            <w:szCs w:val="24"/>
            <w:lang w:val="en-US"/>
          </w:rPr>
          <w:fldChar w:fldCharType="end"/>
        </w:r>
        <w:r w:rsidR="00685F72">
          <w:rPr>
            <w:rFonts w:ascii="Times New Roman" w:hAnsi="Times New Roman" w:cs="Times New Roman"/>
            <w:sz w:val="24"/>
            <w:szCs w:val="24"/>
            <w:lang w:val="en-US"/>
          </w:rPr>
          <w:t>. With this, we generated a positive effect scenario with older species being at higher risk regarding the IUCN categories. Then, we quantified the error rate for the phylogenetic</w:t>
        </w:r>
      </w:ins>
      <w:ins w:id="160" w:author="Carlos Calderon del Cid" w:date="2023-09-27T22:16:00Z">
        <w:r w:rsidR="00685F72">
          <w:rPr>
            <w:rFonts w:ascii="Times New Roman" w:hAnsi="Times New Roman" w:cs="Times New Roman"/>
            <w:sz w:val="24"/>
            <w:szCs w:val="24"/>
            <w:lang w:val="en-US"/>
          </w:rPr>
          <w:t xml:space="preserve"> age in the three incomplete sampling scenarios for bifurcating and budding speciation mode</w:t>
        </w:r>
      </w:ins>
      <w:ins w:id="161" w:author="Carlos Calderon del Cid" w:date="2023-09-27T22:15:00Z">
        <w:r w:rsidR="00685F72">
          <w:rPr>
            <w:rFonts w:ascii="Times New Roman" w:hAnsi="Times New Roman" w:cs="Times New Roman"/>
            <w:sz w:val="24"/>
            <w:szCs w:val="24"/>
            <w:lang w:val="en-US"/>
          </w:rPr>
          <w:t>, as the share of the 1000 datasets where the ranking of mean age per conservation status category did not match with the simulated monotonic increase.</w:t>
        </w:r>
      </w:ins>
    </w:p>
    <w:p w14:paraId="456B074D" w14:textId="0EA4DDE8" w:rsidR="00263CE8" w:rsidDel="00685F72" w:rsidRDefault="00263CE8">
      <w:pPr>
        <w:spacing w:after="0" w:line="360" w:lineRule="auto"/>
        <w:ind w:firstLine="709"/>
        <w:jc w:val="both"/>
        <w:rPr>
          <w:del w:id="162" w:author="Carlos Calderon del Cid" w:date="2023-09-27T22:17:00Z"/>
          <w:rFonts w:ascii="Times New Roman" w:hAnsi="Times New Roman" w:cs="Times New Roman"/>
          <w:i/>
          <w:iCs/>
          <w:sz w:val="24"/>
          <w:szCs w:val="24"/>
          <w:u w:val="single"/>
          <w:lang w:val="en-US"/>
        </w:rPr>
        <w:pPrChange w:id="163" w:author="Carlos Calderon del Cid" w:date="2023-09-27T22:07:00Z">
          <w:pPr>
            <w:spacing w:after="0" w:line="360" w:lineRule="auto"/>
            <w:jc w:val="both"/>
          </w:pPr>
        </w:pPrChange>
      </w:pPr>
    </w:p>
    <w:p w14:paraId="42EC4788" w14:textId="48CC2C12" w:rsidR="009978B8" w:rsidDel="00685F72" w:rsidRDefault="009978B8">
      <w:pPr>
        <w:spacing w:after="0" w:line="360" w:lineRule="auto"/>
        <w:jc w:val="both"/>
        <w:rPr>
          <w:del w:id="164" w:author="Carlos Calderon del Cid" w:date="2023-09-27T22:17:00Z"/>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2C93F8C" w14:textId="637E895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w:t>
      </w:r>
      <w:r w:rsidR="00B679A7">
        <w:rPr>
          <w:rFonts w:ascii="Times New Roman" w:hAnsi="Times New Roman" w:cs="Times New Roman"/>
          <w:sz w:val="24"/>
          <w:szCs w:val="24"/>
          <w:lang w:val="en-US"/>
        </w:rPr>
        <w:t>erroneously</w:t>
      </w:r>
      <w:r>
        <w:rPr>
          <w:rFonts w:ascii="Times New Roman" w:hAnsi="Times New Roman" w:cs="Times New Roman"/>
          <w:sz w:val="24"/>
          <w:szCs w:val="24"/>
          <w:lang w:val="en-US"/>
        </w:rPr>
        <w:t xml:space="preserve"> suggested that the species is as old as the root age. Under bifurcating speciation, the phylogenetic age never </w:t>
      </w:r>
      <w:r w:rsidR="00F332F3">
        <w:rPr>
          <w:rFonts w:ascii="Times New Roman" w:hAnsi="Times New Roman" w:cs="Times New Roman"/>
          <w:sz w:val="24"/>
          <w:szCs w:val="24"/>
          <w:lang w:val="en-US"/>
        </w:rPr>
        <w:t>underestimate</w:t>
      </w:r>
      <w:r w:rsidR="004F7BC4">
        <w:rPr>
          <w:rFonts w:ascii="Times New Roman" w:hAnsi="Times New Roman" w:cs="Times New Roman"/>
          <w:sz w:val="24"/>
          <w:szCs w:val="24"/>
          <w:lang w:val="en-US"/>
        </w:rPr>
        <w:t>d</w:t>
      </w:r>
      <w:r>
        <w:rPr>
          <w:rFonts w:ascii="Times New Roman" w:hAnsi="Times New Roman" w:cs="Times New Roman"/>
          <w:sz w:val="24"/>
          <w:szCs w:val="24"/>
          <w:lang w:val="en-US"/>
        </w:rPr>
        <w:t xml:space="preserve"> the true species age, while in the case of budding speciation over- and underestimation occur</w:t>
      </w:r>
      <w:r w:rsidR="004F7BC4">
        <w:rPr>
          <w:rFonts w:ascii="Times New Roman" w:hAnsi="Times New Roman" w:cs="Times New Roman"/>
          <w:sz w:val="24"/>
          <w:szCs w:val="24"/>
          <w:lang w:val="en-US"/>
        </w:rPr>
        <w:t>red</w:t>
      </w:r>
      <w:r>
        <w:rPr>
          <w:rFonts w:ascii="Times New Roman" w:hAnsi="Times New Roman" w:cs="Times New Roman"/>
          <w:sz w:val="24"/>
          <w:szCs w:val="24"/>
          <w:lang w:val="en-US"/>
        </w:rPr>
        <w:t xml:space="preserve">. </w:t>
      </w:r>
      <w:r w:rsidR="00FF70B4">
        <w:rPr>
          <w:rFonts w:ascii="Times New Roman" w:hAnsi="Times New Roman" w:cs="Times New Roman"/>
          <w:sz w:val="24"/>
          <w:szCs w:val="24"/>
          <w:lang w:val="en-US"/>
        </w:rPr>
        <w:t xml:space="preserve">Also, the proportion of cases were the phylogenetic ages equal the species age was lower than in the bifurcating scenario. </w:t>
      </w:r>
      <w:r w:rsidR="004F7BC4">
        <w:rPr>
          <w:rFonts w:ascii="Times New Roman" w:hAnsi="Times New Roman" w:cs="Times New Roman"/>
          <w:sz w:val="24"/>
          <w:szCs w:val="24"/>
          <w:lang w:val="en-US"/>
        </w:rPr>
        <w:t xml:space="preserve">Regarding </w:t>
      </w:r>
      <w:r w:rsidR="00FF70B4">
        <w:rPr>
          <w:rFonts w:ascii="Times New Roman" w:hAnsi="Times New Roman" w:cs="Times New Roman"/>
          <w:sz w:val="24"/>
          <w:szCs w:val="24"/>
          <w:lang w:val="en-US"/>
        </w:rPr>
        <w:t>budding speciation</w:t>
      </w:r>
      <w:r w:rsidR="004F7BC4">
        <w:rPr>
          <w:rFonts w:ascii="Times New Roman" w:hAnsi="Times New Roman" w:cs="Times New Roman"/>
          <w:sz w:val="24"/>
          <w:szCs w:val="24"/>
          <w:lang w:val="en-US"/>
        </w:rPr>
        <w:t>, o</w:t>
      </w:r>
      <w:r>
        <w:rPr>
          <w:rFonts w:ascii="Times New Roman" w:hAnsi="Times New Roman" w:cs="Times New Roman"/>
          <w:sz w:val="24"/>
          <w:szCs w:val="24"/>
          <w:lang w:val="en-US"/>
        </w:rPr>
        <w:t>verestimated ages were more frequent</w:t>
      </w:r>
      <w:r w:rsidR="004F7BC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high extinction while </w:t>
      </w:r>
      <w:r>
        <w:rPr>
          <w:rFonts w:ascii="Times New Roman" w:hAnsi="Times New Roman" w:cs="Times New Roman"/>
          <w:sz w:val="24"/>
          <w:szCs w:val="24"/>
          <w:lang w:val="en-US"/>
        </w:rPr>
        <w:lastRenderedPageBreak/>
        <w:t>underestimations occurred with low extinction but in principle both happened under all extinction scenarios</w:t>
      </w:r>
      <w:r w:rsidR="00FF70B4">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Even at low extinction fraction, ~50% of phylogenetic ages did not match the true ages. With higher extinction fraction, phylogenetic ages overestimated true age more often (17%)</w:t>
      </w:r>
      <w:r w:rsidR="006E31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D97BE84" w14:textId="62E675FE"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datasets simulated under a mixture of anagenetic and bifurcating speciation, phylogenetic ages deviated </w:t>
      </w:r>
      <w:r w:rsidR="00B679A7">
        <w:rPr>
          <w:rFonts w:ascii="Times New Roman" w:hAnsi="Times New Roman" w:cs="Times New Roman"/>
          <w:sz w:val="24"/>
          <w:szCs w:val="24"/>
          <w:lang w:val="en-US"/>
        </w:rPr>
        <w:t xml:space="preserve">more strongly </w:t>
      </w:r>
      <w:r>
        <w:rPr>
          <w:rFonts w:ascii="Times New Roman" w:hAnsi="Times New Roman" w:cs="Times New Roman"/>
          <w:sz w:val="24"/>
          <w:szCs w:val="24"/>
          <w:lang w:val="en-US"/>
        </w:rPr>
        <w:t>from the true ages than under</w:t>
      </w:r>
      <w:r w:rsidR="00B679A7">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pure bifurcating </w:t>
      </w:r>
      <w:r w:rsidR="00B679A7">
        <w:rPr>
          <w:rFonts w:ascii="Times New Roman" w:hAnsi="Times New Roman" w:cs="Times New Roman"/>
          <w:sz w:val="24"/>
          <w:szCs w:val="24"/>
          <w:lang w:val="en-US"/>
        </w:rPr>
        <w:t>process</w:t>
      </w:r>
      <w:r>
        <w:rPr>
          <w:rFonts w:ascii="Times New Roman" w:hAnsi="Times New Roman" w:cs="Times New Roman"/>
          <w:sz w:val="24"/>
          <w:szCs w:val="24"/>
          <w:lang w:val="en-US"/>
        </w:rPr>
        <w:t xml:space="preserve">, given that anagenetic </w:t>
      </w:r>
      <w:r w:rsidR="00B679A7">
        <w:rPr>
          <w:rFonts w:ascii="Times New Roman" w:hAnsi="Times New Roman" w:cs="Times New Roman"/>
          <w:sz w:val="24"/>
          <w:szCs w:val="24"/>
          <w:lang w:val="en-US"/>
        </w:rPr>
        <w:t xml:space="preserve">events are unobserved in </w:t>
      </w:r>
      <w:r>
        <w:rPr>
          <w:rFonts w:ascii="Times New Roman" w:hAnsi="Times New Roman" w:cs="Times New Roman"/>
          <w:sz w:val="24"/>
          <w:szCs w:val="24"/>
          <w:lang w:val="en-US"/>
        </w:rPr>
        <w:t>the phylogeny (Figure S1). In a low extinction fraction scenario, phylogenetic ages were congruent with the true species ages 78% instead of 96% of the cases, and with high extinction the share decreases from 73% to 62%. Datasets with mixed anagenetic and budding speciation,</w:t>
      </w:r>
      <w:r w:rsidR="00845461">
        <w:rPr>
          <w:rFonts w:ascii="Times New Roman" w:hAnsi="Times New Roman" w:cs="Times New Roman"/>
          <w:sz w:val="24"/>
          <w:szCs w:val="24"/>
          <w:lang w:val="en-US"/>
        </w:rPr>
        <w:t xml:space="preserve"> phylogenetic ages also deviated more that under a pure budding process; in a low extinction scenario</w:t>
      </w:r>
      <w:r w:rsidR="00DD4E4B">
        <w:rPr>
          <w:rFonts w:ascii="Times New Roman" w:hAnsi="Times New Roman" w:cs="Times New Roman"/>
          <w:sz w:val="24"/>
          <w:szCs w:val="24"/>
          <w:lang w:val="en-US"/>
        </w:rPr>
        <w:t>, phylogenetic ages were congruent 40% instead of 50%, and with high extinction the accuracy decreased to 34%.</w:t>
      </w:r>
    </w:p>
    <w:p w14:paraId="15279378" w14:textId="06AAEB0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5F7C2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udding speciation </w:t>
      </w:r>
      <w:r w:rsidR="005F7C25">
        <w:rPr>
          <w:rFonts w:ascii="Times New Roman" w:hAnsi="Times New Roman" w:cs="Times New Roman"/>
          <w:sz w:val="24"/>
          <w:szCs w:val="24"/>
          <w:lang w:val="en-US"/>
        </w:rPr>
        <w:t xml:space="preserve">mode led to </w:t>
      </w:r>
      <w:r>
        <w:rPr>
          <w:rFonts w:ascii="Times New Roman" w:hAnsi="Times New Roman" w:cs="Times New Roman"/>
          <w:sz w:val="24"/>
          <w:szCs w:val="24"/>
          <w:lang w:val="en-US"/>
        </w:rPr>
        <w:t xml:space="preserve">a higher baseline error than bifurcation, the latter showed a stronger increase with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165"/>
      <w:commentRangeStart w:id="166"/>
      <w:commentRangeStart w:id="167"/>
      <w:r>
        <w:rPr>
          <w:rFonts w:ascii="Times New Roman" w:hAnsi="Times New Roman" w:cs="Times New Roman"/>
          <w:i/>
          <w:iCs/>
          <w:sz w:val="24"/>
          <w:szCs w:val="24"/>
          <w:u w:val="single"/>
          <w:lang w:val="en-US"/>
        </w:rPr>
        <w:t>Impact of age error on comparing species ages</w:t>
      </w:r>
      <w:commentRangeEnd w:id="165"/>
      <w:r>
        <w:commentReference w:id="165"/>
      </w:r>
      <w:commentRangeEnd w:id="166"/>
      <w:r w:rsidR="005F7C25">
        <w:rPr>
          <w:rStyle w:val="Refdecomentario"/>
        </w:rPr>
        <w:commentReference w:id="166"/>
      </w:r>
      <w:commentRangeEnd w:id="167"/>
      <w:r w:rsidR="00DD4E4B">
        <w:rPr>
          <w:rStyle w:val="Refdecomentario"/>
        </w:rPr>
        <w:commentReference w:id="167"/>
      </w:r>
    </w:p>
    <w:p w14:paraId="78BC4234" w14:textId="77777777"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ins w:id="168" w:author="Carlos Calderon del Cid" w:date="2023-09-27T22:17:00Z"/>
          <w:rFonts w:ascii="Times New Roman" w:hAnsi="Times New Roman" w:cs="Times New Roman"/>
          <w:sz w:val="24"/>
          <w:szCs w:val="24"/>
          <w:lang w:val="en-US"/>
        </w:rPr>
      </w:pPr>
      <w:r>
        <w:rPr>
          <w:rFonts w:ascii="Times New Roman" w:hAnsi="Times New Roman" w:cs="Times New Roman"/>
          <w:sz w:val="24"/>
          <w:szCs w:val="24"/>
          <w:lang w:val="en-US"/>
        </w:rPr>
        <w:lastRenderedPageBreak/>
        <w:t>Under bifurcating speciation, the age ranking of two randomly selected was incorrect in 6% and 8%, for intermediate and high extinction, respectively (Figure 6a). Under budding speciation, the error exceeded 25%, irrespectively of the extinction level (Figure 6b).</w:t>
      </w:r>
    </w:p>
    <w:p w14:paraId="4C4A9AD6" w14:textId="77777777" w:rsidR="00CC0724" w:rsidRDefault="00CC0724">
      <w:pPr>
        <w:spacing w:after="0" w:line="360" w:lineRule="auto"/>
        <w:jc w:val="both"/>
        <w:rPr>
          <w:ins w:id="169" w:author="Carlos Calderon del Cid" w:date="2023-09-27T22:17:00Z"/>
          <w:rFonts w:ascii="Times New Roman" w:hAnsi="Times New Roman" w:cs="Times New Roman"/>
          <w:sz w:val="24"/>
          <w:szCs w:val="24"/>
          <w:lang w:val="en-US"/>
        </w:rPr>
      </w:pPr>
    </w:p>
    <w:p w14:paraId="6C73C1B7" w14:textId="2061D8AA" w:rsidR="00CC0724" w:rsidRDefault="00CC0724">
      <w:pPr>
        <w:spacing w:after="0" w:line="360" w:lineRule="auto"/>
        <w:jc w:val="both"/>
        <w:rPr>
          <w:ins w:id="170" w:author="Carlos Calderon del Cid" w:date="2023-09-27T22:19:00Z"/>
          <w:rFonts w:ascii="Times New Roman" w:hAnsi="Times New Roman" w:cs="Times New Roman"/>
          <w:i/>
          <w:iCs/>
          <w:sz w:val="24"/>
          <w:szCs w:val="24"/>
          <w:u w:val="single"/>
          <w:lang w:val="en-US"/>
        </w:rPr>
      </w:pPr>
      <w:ins w:id="171" w:author="Carlos Calderon del Cid" w:date="2023-09-27T22:18:00Z">
        <w:r>
          <w:rPr>
            <w:rFonts w:ascii="Times New Roman" w:hAnsi="Times New Roman" w:cs="Times New Roman"/>
            <w:i/>
            <w:iCs/>
            <w:sz w:val="24"/>
            <w:szCs w:val="24"/>
            <w:u w:val="single"/>
            <w:lang w:val="en-US"/>
          </w:rPr>
          <w:t xml:space="preserve">Error on equating phylogenetic and species age given </w:t>
        </w:r>
      </w:ins>
      <w:ins w:id="172" w:author="Carlos Calderon del Cid" w:date="2023-09-27T22:19:00Z">
        <w:r>
          <w:rPr>
            <w:rFonts w:ascii="Times New Roman" w:hAnsi="Times New Roman" w:cs="Times New Roman"/>
            <w:i/>
            <w:iCs/>
            <w:sz w:val="24"/>
            <w:szCs w:val="24"/>
            <w:u w:val="single"/>
            <w:lang w:val="en-US"/>
          </w:rPr>
          <w:t>uniform incomplete sampling</w:t>
        </w:r>
      </w:ins>
    </w:p>
    <w:p w14:paraId="087358A8" w14:textId="0A32560C" w:rsidR="003E11D7" w:rsidRDefault="003E11D7" w:rsidP="003E11D7">
      <w:pPr>
        <w:spacing w:after="0" w:line="360" w:lineRule="auto"/>
        <w:ind w:firstLine="709"/>
        <w:jc w:val="both"/>
        <w:rPr>
          <w:ins w:id="173" w:author="Carlos Calderon del Cid" w:date="2023-10-09T19:37:00Z"/>
          <w:rFonts w:ascii="Times New Roman" w:hAnsi="Times New Roman" w:cs="Times New Roman"/>
          <w:sz w:val="24"/>
          <w:szCs w:val="24"/>
          <w:lang w:val="en-US"/>
        </w:rPr>
      </w:pPr>
      <w:ins w:id="174" w:author="Carlos Calderon del Cid" w:date="2023-10-09T19:36:00Z">
        <w:r>
          <w:rPr>
            <w:rFonts w:ascii="Times New Roman" w:hAnsi="Times New Roman" w:cs="Times New Roman"/>
            <w:sz w:val="24"/>
            <w:szCs w:val="24"/>
            <w:lang w:val="en-US"/>
          </w:rPr>
          <w:t xml:space="preserve">Under bifurcating speciation, the MAPE </w:t>
        </w:r>
      </w:ins>
      <w:ins w:id="175" w:author="Carlos Calderon del Cid" w:date="2023-10-09T23:14:00Z">
        <w:r w:rsidR="00C04B51">
          <w:rPr>
            <w:rFonts w:ascii="Times New Roman" w:hAnsi="Times New Roman" w:cs="Times New Roman"/>
            <w:sz w:val="24"/>
            <w:szCs w:val="24"/>
            <w:lang w:val="en-US"/>
          </w:rPr>
          <w:t xml:space="preserve">for trees </w:t>
        </w:r>
      </w:ins>
      <w:ins w:id="176" w:author="Carlos Calderon del Cid" w:date="2023-10-09T23:26:00Z">
        <w:r w:rsidR="0009461D">
          <w:rPr>
            <w:rFonts w:ascii="Times New Roman" w:hAnsi="Times New Roman" w:cs="Times New Roman"/>
            <w:sz w:val="24"/>
            <w:szCs w:val="24"/>
            <w:lang w:val="en-US"/>
          </w:rPr>
          <w:t>completely sampled</w:t>
        </w:r>
      </w:ins>
      <w:ins w:id="177" w:author="Carlos Calderon del Cid" w:date="2023-10-09T19:36:00Z">
        <w:r>
          <w:rPr>
            <w:rFonts w:ascii="Times New Roman" w:hAnsi="Times New Roman" w:cs="Times New Roman"/>
            <w:sz w:val="24"/>
            <w:szCs w:val="24"/>
            <w:lang w:val="en-US"/>
          </w:rPr>
          <w:t xml:space="preserve"> was 2</w:t>
        </w:r>
      </w:ins>
      <w:ins w:id="178" w:author="Carlos Calderon del Cid" w:date="2023-10-09T23:13:00Z">
        <w:r w:rsidR="00C04B51">
          <w:rPr>
            <w:rFonts w:ascii="Times New Roman" w:hAnsi="Times New Roman" w:cs="Times New Roman"/>
            <w:sz w:val="24"/>
            <w:szCs w:val="24"/>
            <w:lang w:val="en-US"/>
          </w:rPr>
          <w:t>5</w:t>
        </w:r>
      </w:ins>
      <w:ins w:id="179" w:author="Carlos Calderon del Cid" w:date="2023-10-09T19:36:00Z">
        <w:r w:rsidRPr="003E11D7">
          <w:rPr>
            <w:rFonts w:ascii="Times New Roman" w:hAnsi="Times New Roman" w:cs="Times New Roman"/>
            <w:sz w:val="24"/>
            <w:szCs w:val="24"/>
            <w:lang w:val="en-US"/>
          </w:rPr>
          <w:t xml:space="preserve"> ± </w:t>
        </w:r>
      </w:ins>
      <w:ins w:id="180" w:author="Carlos Calderon del Cid" w:date="2023-10-09T19:37:00Z">
        <w:r>
          <w:rPr>
            <w:rFonts w:ascii="Times New Roman" w:hAnsi="Times New Roman" w:cs="Times New Roman"/>
            <w:sz w:val="24"/>
            <w:szCs w:val="24"/>
            <w:lang w:val="en-US"/>
          </w:rPr>
          <w:t>2</w:t>
        </w:r>
      </w:ins>
      <w:ins w:id="181" w:author="Carlos Calderon del Cid" w:date="2023-10-09T23:13:00Z">
        <w:r w:rsidR="00C04B51">
          <w:rPr>
            <w:rFonts w:ascii="Times New Roman" w:hAnsi="Times New Roman" w:cs="Times New Roman"/>
            <w:sz w:val="24"/>
            <w:szCs w:val="24"/>
            <w:lang w:val="en-US"/>
          </w:rPr>
          <w:t>0</w:t>
        </w:r>
      </w:ins>
      <w:ins w:id="182" w:author="Carlos Calderon del Cid" w:date="2023-10-09T19:36:00Z">
        <w:r w:rsidRPr="003E11D7">
          <w:rPr>
            <w:rFonts w:ascii="Times New Roman" w:hAnsi="Times New Roman" w:cs="Times New Roman"/>
            <w:sz w:val="24"/>
            <w:szCs w:val="24"/>
            <w:lang w:val="en-US"/>
          </w:rPr>
          <w:t xml:space="preserve"> %</w:t>
        </w:r>
      </w:ins>
      <w:ins w:id="183" w:author="Carlos Calderon del Cid" w:date="2023-10-09T19:42:00Z">
        <w:r w:rsidR="00C277AE">
          <w:rPr>
            <w:rFonts w:ascii="Times New Roman" w:hAnsi="Times New Roman" w:cs="Times New Roman"/>
            <w:sz w:val="24"/>
            <w:szCs w:val="24"/>
            <w:lang w:val="en-US"/>
          </w:rPr>
          <w:t>;</w:t>
        </w:r>
      </w:ins>
      <w:ins w:id="184" w:author="Carlos Calderon del Cid" w:date="2023-10-09T19:38:00Z">
        <w:r>
          <w:rPr>
            <w:rFonts w:ascii="Times New Roman" w:hAnsi="Times New Roman" w:cs="Times New Roman"/>
            <w:sz w:val="24"/>
            <w:szCs w:val="24"/>
            <w:lang w:val="en-US"/>
          </w:rPr>
          <w:t xml:space="preserve"> for</w:t>
        </w:r>
      </w:ins>
      <w:ins w:id="185" w:author="Carlos Calderon del Cid" w:date="2023-10-09T23:14:00Z">
        <w:r w:rsidR="00C04B51">
          <w:rPr>
            <w:rFonts w:ascii="Times New Roman" w:hAnsi="Times New Roman" w:cs="Times New Roman"/>
            <w:sz w:val="24"/>
            <w:szCs w:val="24"/>
            <w:lang w:val="en-US"/>
          </w:rPr>
          <w:t xml:space="preserve"> trees missing 25% </w:t>
        </w:r>
      </w:ins>
      <w:ins w:id="186" w:author="Carlos Calderon del Cid" w:date="2023-10-09T19:38:00Z">
        <w:r>
          <w:rPr>
            <w:rFonts w:ascii="Times New Roman" w:hAnsi="Times New Roman" w:cs="Times New Roman"/>
            <w:sz w:val="24"/>
            <w:szCs w:val="24"/>
            <w:lang w:val="en-US"/>
          </w:rPr>
          <w:t xml:space="preserve">species was </w:t>
        </w:r>
      </w:ins>
      <w:ins w:id="187" w:author="Carlos Calderon del Cid" w:date="2023-10-09T23:15:00Z">
        <w:r w:rsidR="00C04B51">
          <w:rPr>
            <w:rFonts w:ascii="Times New Roman" w:hAnsi="Times New Roman" w:cs="Times New Roman"/>
            <w:sz w:val="24"/>
            <w:szCs w:val="24"/>
            <w:lang w:val="en-US"/>
          </w:rPr>
          <w:t>362</w:t>
        </w:r>
      </w:ins>
      <w:ins w:id="188" w:author="Carlos Calderon del Cid" w:date="2023-10-09T19:37:00Z">
        <w:r>
          <w:rPr>
            <w:rFonts w:ascii="Times New Roman" w:hAnsi="Times New Roman" w:cs="Times New Roman"/>
            <w:sz w:val="24"/>
            <w:szCs w:val="24"/>
            <w:lang w:val="en-US"/>
          </w:rPr>
          <w:t xml:space="preserve"> </w:t>
        </w:r>
      </w:ins>
      <w:ins w:id="189" w:author="Carlos Calderon del Cid" w:date="2023-10-09T19:40:00Z">
        <w:r w:rsidR="00C277AE" w:rsidRPr="003E11D7">
          <w:rPr>
            <w:rFonts w:ascii="Times New Roman" w:hAnsi="Times New Roman" w:cs="Times New Roman"/>
            <w:sz w:val="24"/>
            <w:szCs w:val="24"/>
            <w:lang w:val="en-US"/>
          </w:rPr>
          <w:t xml:space="preserve">± </w:t>
        </w:r>
      </w:ins>
      <w:ins w:id="190" w:author="Carlos Calderon del Cid" w:date="2023-10-09T23:15:00Z">
        <w:r w:rsidR="00C04B51">
          <w:rPr>
            <w:rFonts w:ascii="Times New Roman" w:hAnsi="Times New Roman" w:cs="Times New Roman"/>
            <w:sz w:val="24"/>
            <w:szCs w:val="24"/>
            <w:lang w:val="en-US"/>
          </w:rPr>
          <w:t>1406</w:t>
        </w:r>
      </w:ins>
      <w:ins w:id="191" w:author="Carlos Calderon del Cid" w:date="2023-10-09T19:40:00Z">
        <w:r w:rsidR="00C277AE">
          <w:rPr>
            <w:rFonts w:ascii="Times New Roman" w:hAnsi="Times New Roman" w:cs="Times New Roman"/>
            <w:sz w:val="24"/>
            <w:szCs w:val="24"/>
            <w:lang w:val="en-US"/>
          </w:rPr>
          <w:t xml:space="preserve"> </w:t>
        </w:r>
        <w:r w:rsidR="00C277AE" w:rsidRPr="003E11D7">
          <w:rPr>
            <w:rFonts w:ascii="Times New Roman" w:hAnsi="Times New Roman" w:cs="Times New Roman"/>
            <w:sz w:val="24"/>
            <w:szCs w:val="24"/>
            <w:lang w:val="en-US"/>
          </w:rPr>
          <w:t>%</w:t>
        </w:r>
      </w:ins>
      <w:ins w:id="192" w:author="Carlos Calderon del Cid" w:date="2023-10-09T19:42:00Z">
        <w:r w:rsidR="00C277AE">
          <w:rPr>
            <w:rFonts w:ascii="Times New Roman" w:hAnsi="Times New Roman" w:cs="Times New Roman"/>
            <w:sz w:val="24"/>
            <w:szCs w:val="24"/>
            <w:lang w:val="en-US"/>
          </w:rPr>
          <w:t>;</w:t>
        </w:r>
      </w:ins>
      <w:ins w:id="193" w:author="Carlos Calderon del Cid" w:date="2023-10-09T19:40:00Z">
        <w:r w:rsidR="00C277AE">
          <w:rPr>
            <w:rFonts w:ascii="Times New Roman" w:hAnsi="Times New Roman" w:cs="Times New Roman"/>
            <w:sz w:val="24"/>
            <w:szCs w:val="24"/>
            <w:lang w:val="en-US"/>
          </w:rPr>
          <w:t xml:space="preserve"> and for</w:t>
        </w:r>
      </w:ins>
      <w:ins w:id="194" w:author="Carlos Calderon del Cid" w:date="2023-10-09T23:15:00Z">
        <w:r w:rsidR="00C04B51">
          <w:rPr>
            <w:rFonts w:ascii="Times New Roman" w:hAnsi="Times New Roman" w:cs="Times New Roman"/>
            <w:sz w:val="24"/>
            <w:szCs w:val="24"/>
            <w:lang w:val="en-US"/>
          </w:rPr>
          <w:t xml:space="preserve"> trees</w:t>
        </w:r>
      </w:ins>
      <w:ins w:id="195" w:author="Carlos Calderon del Cid" w:date="2023-10-09T23:26:00Z">
        <w:r w:rsidR="0009461D">
          <w:rPr>
            <w:rFonts w:ascii="Times New Roman" w:hAnsi="Times New Roman" w:cs="Times New Roman"/>
            <w:sz w:val="24"/>
            <w:szCs w:val="24"/>
            <w:lang w:val="en-US"/>
          </w:rPr>
          <w:t xml:space="preserve"> sampled</w:t>
        </w:r>
      </w:ins>
      <w:ins w:id="196" w:author="Carlos Calderon del Cid" w:date="2023-10-09T19:40:00Z">
        <w:r w:rsidR="00C277AE">
          <w:rPr>
            <w:rFonts w:ascii="Times New Roman" w:hAnsi="Times New Roman" w:cs="Times New Roman"/>
            <w:sz w:val="24"/>
            <w:szCs w:val="24"/>
            <w:lang w:val="en-US"/>
          </w:rPr>
          <w:t xml:space="preserve"> 50% was </w:t>
        </w:r>
      </w:ins>
      <w:ins w:id="197" w:author="Carlos Calderon del Cid" w:date="2023-10-09T23:16:00Z">
        <w:r w:rsidR="00C04B51">
          <w:rPr>
            <w:rFonts w:ascii="Times New Roman" w:hAnsi="Times New Roman" w:cs="Times New Roman"/>
            <w:sz w:val="24"/>
            <w:szCs w:val="24"/>
            <w:lang w:val="en-US"/>
          </w:rPr>
          <w:t xml:space="preserve">2120 </w:t>
        </w:r>
      </w:ins>
      <w:ins w:id="198" w:author="Carlos Calderon del Cid" w:date="2023-10-09T19:40:00Z">
        <w:r w:rsidR="00C277AE" w:rsidRPr="003E11D7">
          <w:rPr>
            <w:rFonts w:ascii="Times New Roman" w:hAnsi="Times New Roman" w:cs="Times New Roman"/>
            <w:sz w:val="24"/>
            <w:szCs w:val="24"/>
            <w:lang w:val="en-US"/>
          </w:rPr>
          <w:t xml:space="preserve">± </w:t>
        </w:r>
      </w:ins>
      <w:ins w:id="199" w:author="Carlos Calderon del Cid" w:date="2023-10-09T23:16:00Z">
        <w:r w:rsidR="00C04B51">
          <w:rPr>
            <w:rFonts w:ascii="Times New Roman" w:hAnsi="Times New Roman" w:cs="Times New Roman"/>
            <w:sz w:val="24"/>
            <w:szCs w:val="24"/>
            <w:lang w:val="en-US"/>
          </w:rPr>
          <w:t>18950</w:t>
        </w:r>
      </w:ins>
      <w:ins w:id="200" w:author="Carlos Calderon del Cid" w:date="2023-10-09T19:40:00Z">
        <w:r w:rsidR="00C277AE" w:rsidRPr="003E11D7">
          <w:rPr>
            <w:rFonts w:ascii="Times New Roman" w:hAnsi="Times New Roman" w:cs="Times New Roman"/>
            <w:sz w:val="24"/>
            <w:szCs w:val="24"/>
            <w:lang w:val="en-US"/>
          </w:rPr>
          <w:t xml:space="preserve"> %</w:t>
        </w:r>
      </w:ins>
      <w:ins w:id="201" w:author="Carlos Calderon del Cid" w:date="2023-10-09T19:41:00Z">
        <w:r w:rsidR="00C277AE">
          <w:rPr>
            <w:rFonts w:ascii="Times New Roman" w:hAnsi="Times New Roman" w:cs="Times New Roman"/>
            <w:sz w:val="24"/>
            <w:szCs w:val="24"/>
            <w:lang w:val="en-US"/>
          </w:rPr>
          <w:t xml:space="preserve"> (Figure 7a). Under budding speciation, the MAPE for </w:t>
        </w:r>
      </w:ins>
      <w:ins w:id="202" w:author="Carlos Calderon del Cid" w:date="2023-10-09T23:16:00Z">
        <w:r w:rsidR="00C04B51">
          <w:rPr>
            <w:rFonts w:ascii="Times New Roman" w:hAnsi="Times New Roman" w:cs="Times New Roman"/>
            <w:sz w:val="24"/>
            <w:szCs w:val="24"/>
            <w:lang w:val="en-US"/>
          </w:rPr>
          <w:t xml:space="preserve">trees </w:t>
        </w:r>
      </w:ins>
      <w:ins w:id="203" w:author="Carlos Calderon del Cid" w:date="2023-10-09T23:26:00Z">
        <w:r w:rsidR="0009461D">
          <w:rPr>
            <w:rFonts w:ascii="Times New Roman" w:hAnsi="Times New Roman" w:cs="Times New Roman"/>
            <w:sz w:val="24"/>
            <w:szCs w:val="24"/>
            <w:lang w:val="en-US"/>
          </w:rPr>
          <w:t>completely sampled</w:t>
        </w:r>
      </w:ins>
      <w:ins w:id="204" w:author="Carlos Calderon del Cid" w:date="2023-10-09T19:41:00Z">
        <w:r w:rsidR="00C277AE">
          <w:rPr>
            <w:rFonts w:ascii="Times New Roman" w:hAnsi="Times New Roman" w:cs="Times New Roman"/>
            <w:sz w:val="24"/>
            <w:szCs w:val="24"/>
            <w:lang w:val="en-US"/>
          </w:rPr>
          <w:t xml:space="preserve"> was 42 </w:t>
        </w:r>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1</w:t>
        </w:r>
      </w:ins>
      <w:ins w:id="205" w:author="Carlos Calderon del Cid" w:date="2023-10-09T23:16:00Z">
        <w:r w:rsidR="00C04B51">
          <w:rPr>
            <w:rFonts w:ascii="Times New Roman" w:hAnsi="Times New Roman" w:cs="Times New Roman"/>
            <w:sz w:val="24"/>
            <w:szCs w:val="24"/>
            <w:lang w:val="en-US"/>
          </w:rPr>
          <w:t>5</w:t>
        </w:r>
      </w:ins>
      <w:ins w:id="206" w:author="Carlos Calderon del Cid" w:date="2023-10-09T19:41: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w:t>
        </w:r>
      </w:ins>
      <w:ins w:id="207" w:author="Carlos Calderon del Cid" w:date="2023-10-09T19:42:00Z">
        <w:r w:rsidR="00C277AE">
          <w:rPr>
            <w:rFonts w:ascii="Times New Roman" w:hAnsi="Times New Roman" w:cs="Times New Roman"/>
            <w:sz w:val="24"/>
            <w:szCs w:val="24"/>
            <w:lang w:val="en-US"/>
          </w:rPr>
          <w:t xml:space="preserve"> for</w:t>
        </w:r>
      </w:ins>
      <w:ins w:id="208" w:author="Carlos Calderon del Cid" w:date="2023-10-09T23:16:00Z">
        <w:r w:rsidR="00C04B51">
          <w:rPr>
            <w:rFonts w:ascii="Times New Roman" w:hAnsi="Times New Roman" w:cs="Times New Roman"/>
            <w:sz w:val="24"/>
            <w:szCs w:val="24"/>
            <w:lang w:val="en-US"/>
          </w:rPr>
          <w:t xml:space="preserve"> trees missing</w:t>
        </w:r>
      </w:ins>
      <w:ins w:id="209" w:author="Carlos Calderon del Cid" w:date="2023-10-09T19:42:00Z">
        <w:r w:rsidR="00C277AE">
          <w:rPr>
            <w:rFonts w:ascii="Times New Roman" w:hAnsi="Times New Roman" w:cs="Times New Roman"/>
            <w:sz w:val="24"/>
            <w:szCs w:val="24"/>
            <w:lang w:val="en-US"/>
          </w:rPr>
          <w:t xml:space="preserve"> 25% species was 2</w:t>
        </w:r>
      </w:ins>
      <w:ins w:id="210" w:author="Carlos Calderon del Cid" w:date="2023-10-09T23:16:00Z">
        <w:r w:rsidR="00C04B51">
          <w:rPr>
            <w:rFonts w:ascii="Times New Roman" w:hAnsi="Times New Roman" w:cs="Times New Roman"/>
            <w:sz w:val="24"/>
            <w:szCs w:val="24"/>
            <w:lang w:val="en-US"/>
          </w:rPr>
          <w:t>09</w:t>
        </w:r>
      </w:ins>
      <w:ins w:id="211" w:author="Carlos Calderon del Cid" w:date="2023-10-09T19:42:00Z">
        <w:r w:rsidR="00C277AE">
          <w:rPr>
            <w:rFonts w:ascii="Times New Roman" w:hAnsi="Times New Roman" w:cs="Times New Roman"/>
            <w:sz w:val="24"/>
            <w:szCs w:val="24"/>
            <w:lang w:val="en-US"/>
          </w:rPr>
          <w:t xml:space="preserve"> </w:t>
        </w:r>
        <w:r w:rsidR="00C277AE" w:rsidRPr="003E11D7">
          <w:rPr>
            <w:rFonts w:ascii="Times New Roman" w:hAnsi="Times New Roman" w:cs="Times New Roman"/>
            <w:sz w:val="24"/>
            <w:szCs w:val="24"/>
            <w:lang w:val="en-US"/>
          </w:rPr>
          <w:t xml:space="preserve">± </w:t>
        </w:r>
      </w:ins>
      <w:ins w:id="212" w:author="Carlos Calderon del Cid" w:date="2023-10-09T23:16:00Z">
        <w:r w:rsidR="00C04B51">
          <w:rPr>
            <w:rFonts w:ascii="Times New Roman" w:hAnsi="Times New Roman" w:cs="Times New Roman"/>
            <w:sz w:val="24"/>
            <w:szCs w:val="24"/>
            <w:lang w:val="en-US"/>
          </w:rPr>
          <w:t>847</w:t>
        </w:r>
      </w:ins>
      <w:ins w:id="213" w:author="Carlos Calderon del Cid" w:date="2023-10-09T19:42: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 and for</w:t>
        </w:r>
      </w:ins>
      <w:ins w:id="214" w:author="Carlos Calderon del Cid" w:date="2023-10-09T23:17:00Z">
        <w:r w:rsidR="00C04B51">
          <w:rPr>
            <w:rFonts w:ascii="Times New Roman" w:hAnsi="Times New Roman" w:cs="Times New Roman"/>
            <w:sz w:val="24"/>
            <w:szCs w:val="24"/>
            <w:lang w:val="en-US"/>
          </w:rPr>
          <w:t xml:space="preserve"> trees </w:t>
        </w:r>
      </w:ins>
      <w:ins w:id="215" w:author="Carlos Calderon del Cid" w:date="2023-10-09T23:27:00Z">
        <w:r w:rsidR="0009461D">
          <w:rPr>
            <w:rFonts w:ascii="Times New Roman" w:hAnsi="Times New Roman" w:cs="Times New Roman"/>
            <w:sz w:val="24"/>
            <w:szCs w:val="24"/>
            <w:lang w:val="en-US"/>
          </w:rPr>
          <w:t>sampled</w:t>
        </w:r>
      </w:ins>
      <w:ins w:id="216" w:author="Carlos Calderon del Cid" w:date="2023-10-09T19:42:00Z">
        <w:r w:rsidR="00C277AE">
          <w:rPr>
            <w:rFonts w:ascii="Times New Roman" w:hAnsi="Times New Roman" w:cs="Times New Roman"/>
            <w:sz w:val="24"/>
            <w:szCs w:val="24"/>
            <w:lang w:val="en-US"/>
          </w:rPr>
          <w:t xml:space="preserve"> 50% was </w:t>
        </w:r>
      </w:ins>
      <w:ins w:id="217" w:author="Carlos Calderon del Cid" w:date="2023-10-09T23:17:00Z">
        <w:r w:rsidR="00C04B51">
          <w:rPr>
            <w:rFonts w:ascii="Times New Roman" w:hAnsi="Times New Roman" w:cs="Times New Roman"/>
            <w:sz w:val="24"/>
            <w:szCs w:val="24"/>
            <w:lang w:val="en-US"/>
          </w:rPr>
          <w:t>9</w:t>
        </w:r>
      </w:ins>
      <w:ins w:id="218" w:author="Carlos Calderon del Cid" w:date="2023-10-09T19:43:00Z">
        <w:r w:rsidR="00C277AE">
          <w:rPr>
            <w:rFonts w:ascii="Times New Roman" w:hAnsi="Times New Roman" w:cs="Times New Roman"/>
            <w:sz w:val="24"/>
            <w:szCs w:val="24"/>
            <w:lang w:val="en-US"/>
          </w:rPr>
          <w:t xml:space="preserve">09 </w:t>
        </w:r>
        <w:r w:rsidR="00C277AE" w:rsidRPr="003E11D7">
          <w:rPr>
            <w:rFonts w:ascii="Times New Roman" w:hAnsi="Times New Roman" w:cs="Times New Roman"/>
            <w:sz w:val="24"/>
            <w:szCs w:val="24"/>
            <w:lang w:val="en-US"/>
          </w:rPr>
          <w:t xml:space="preserve">± </w:t>
        </w:r>
      </w:ins>
      <w:ins w:id="219" w:author="Carlos Calderon del Cid" w:date="2023-10-09T23:17:00Z">
        <w:r w:rsidR="00C04B51">
          <w:rPr>
            <w:rFonts w:ascii="Times New Roman" w:hAnsi="Times New Roman" w:cs="Times New Roman"/>
            <w:sz w:val="24"/>
            <w:szCs w:val="24"/>
            <w:lang w:val="en-US"/>
          </w:rPr>
          <w:t>8961</w:t>
        </w:r>
      </w:ins>
      <w:ins w:id="220" w:author="Carlos Calderon del Cid" w:date="2023-10-09T19:43: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w:t>
        </w:r>
      </w:ins>
    </w:p>
    <w:p w14:paraId="1C532166" w14:textId="5360319D" w:rsidR="00CC0724" w:rsidRPr="00CC0724" w:rsidDel="00C277AE" w:rsidRDefault="00CC0724" w:rsidP="003E11D7">
      <w:pPr>
        <w:spacing w:after="0" w:line="360" w:lineRule="auto"/>
        <w:ind w:firstLine="709"/>
        <w:jc w:val="both"/>
        <w:rPr>
          <w:del w:id="221" w:author="Carlos Calderon del Cid" w:date="2023-10-09T19:43:00Z"/>
          <w:rFonts w:ascii="Times New Roman" w:hAnsi="Times New Roman" w:cs="Times New Roman"/>
          <w:sz w:val="24"/>
          <w:szCs w:val="24"/>
          <w:lang w:val="en-US"/>
        </w:rPr>
        <w:pPrChange w:id="222" w:author="Carlos Calderon del Cid" w:date="2023-10-09T19:32:00Z">
          <w:pPr>
            <w:spacing w:after="0" w:line="360" w:lineRule="auto"/>
            <w:jc w:val="both"/>
          </w:pPr>
        </w:pPrChange>
      </w:pPr>
    </w:p>
    <w:p w14:paraId="0C24F418" w14:textId="0D2DD00F" w:rsidR="009978B8" w:rsidDel="00C277AE" w:rsidRDefault="009978B8">
      <w:pPr>
        <w:spacing w:after="0" w:line="360" w:lineRule="auto"/>
        <w:jc w:val="both"/>
        <w:rPr>
          <w:del w:id="223" w:author="Carlos Calderon del Cid" w:date="2023-10-09T19:43:00Z"/>
          <w:rFonts w:ascii="Times New Roman" w:hAnsi="Times New Roman" w:cs="Times New Roman"/>
          <w:sz w:val="24"/>
          <w:szCs w:val="24"/>
          <w:lang w:val="en-US"/>
        </w:rPr>
      </w:pPr>
    </w:p>
    <w:p w14:paraId="3B57FE57" w14:textId="17F0ED88" w:rsidR="009978B8" w:rsidRDefault="00F332F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159F80F2" w14:textId="79F545D5" w:rsidR="002C17FB" w:rsidRPr="002C17FB" w:rsidRDefault="002C17FB"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a low extinction scenario, the phylogenetic age MAPE (7.7 ± 15 %) was lower than both point estimates of the probabilistic function, 10.7 ± 10 % and 8.3 ± 15 % for expected and median age, respectively (Figure 7</w:t>
      </w:r>
      <w:r w:rsidR="00A9166F">
        <w:rPr>
          <w:rFonts w:ascii="Times New Roman" w:hAnsi="Times New Roman" w:cs="Times New Roman"/>
          <w:sz w:val="24"/>
          <w:szCs w:val="24"/>
          <w:lang w:val="en-US"/>
        </w:rPr>
        <w:t>a</w:t>
      </w:r>
      <w:r>
        <w:rPr>
          <w:rFonts w:ascii="Times New Roman" w:hAnsi="Times New Roman" w:cs="Times New Roman"/>
          <w:sz w:val="24"/>
          <w:szCs w:val="24"/>
          <w:lang w:val="en-US"/>
        </w:rPr>
        <w:t>). In an intermediate extinction scenario, both expected (22.6 ± 14 %) and median age (18.2 ± 17.7 %) presented a slightly lower MAPE than phylogenetic age (25.9 ± 22 %</w:t>
      </w:r>
      <w:r w:rsidR="00A9166F">
        <w:rPr>
          <w:rFonts w:ascii="Times New Roman" w:hAnsi="Times New Roman" w:cs="Times New Roman"/>
          <w:sz w:val="24"/>
          <w:szCs w:val="24"/>
          <w:lang w:val="en-US"/>
        </w:rPr>
        <w:t>; Figure 7b</w:t>
      </w:r>
      <w:r>
        <w:rPr>
          <w:rFonts w:ascii="Times New Roman" w:hAnsi="Times New Roman" w:cs="Times New Roman"/>
          <w:sz w:val="24"/>
          <w:szCs w:val="24"/>
          <w:lang w:val="en-US"/>
        </w:rPr>
        <w:t>). Finally, in a high extinction scenario, both point estimates</w:t>
      </w:r>
      <w:r w:rsidR="00A9166F">
        <w:rPr>
          <w:rFonts w:ascii="Times New Roman" w:hAnsi="Times New Roman" w:cs="Times New Roman"/>
          <w:sz w:val="24"/>
          <w:szCs w:val="24"/>
          <w:lang w:val="en-US"/>
        </w:rPr>
        <w:t xml:space="preserve"> MAPE</w:t>
      </w:r>
      <w:r>
        <w:rPr>
          <w:rFonts w:ascii="Times New Roman" w:hAnsi="Times New Roman" w:cs="Times New Roman"/>
          <w:sz w:val="24"/>
          <w:szCs w:val="24"/>
          <w:lang w:val="en-US"/>
        </w:rPr>
        <w:t xml:space="preserve">, expected </w:t>
      </w:r>
      <w:r w:rsidR="00A9166F">
        <w:rPr>
          <w:rFonts w:ascii="Times New Roman" w:hAnsi="Times New Roman" w:cs="Times New Roman"/>
          <w:sz w:val="24"/>
          <w:szCs w:val="24"/>
          <w:lang w:val="en-US"/>
        </w:rPr>
        <w:t>(</w:t>
      </w:r>
      <w:r>
        <w:rPr>
          <w:rFonts w:ascii="Times New Roman" w:hAnsi="Times New Roman" w:cs="Times New Roman"/>
          <w:sz w:val="24"/>
          <w:szCs w:val="24"/>
          <w:lang w:val="en-US"/>
        </w:rPr>
        <w:t>30.7 ± 13 %</w:t>
      </w:r>
      <w:r w:rsidR="00A9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median </w:t>
      </w:r>
      <w:r w:rsidR="00A9166F">
        <w:rPr>
          <w:rFonts w:ascii="Times New Roman" w:hAnsi="Times New Roman" w:cs="Times New Roman"/>
          <w:sz w:val="24"/>
          <w:szCs w:val="24"/>
          <w:lang w:val="en-US"/>
        </w:rPr>
        <w:t>(</w:t>
      </w:r>
      <w:r>
        <w:rPr>
          <w:rFonts w:ascii="Times New Roman" w:hAnsi="Times New Roman" w:cs="Times New Roman"/>
          <w:sz w:val="24"/>
          <w:szCs w:val="24"/>
          <w:lang w:val="en-US"/>
        </w:rPr>
        <w:t>25.3 ± 14 %</w:t>
      </w:r>
      <w:r w:rsidR="00A9166F">
        <w:rPr>
          <w:rFonts w:ascii="Times New Roman" w:hAnsi="Times New Roman" w:cs="Times New Roman"/>
          <w:sz w:val="24"/>
          <w:szCs w:val="24"/>
          <w:lang w:val="en-US"/>
        </w:rPr>
        <w:t xml:space="preserve">), presented a two-fold decrease regarding the phylogenetic age (60.2 ± 38 %; Figure 7c).  </w:t>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2F1D6F94" w:rsidR="009978B8" w:rsidRDefault="00046A4B">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ffect of approximate species age on estimated extinction risk correlations</w:t>
      </w:r>
    </w:p>
    <w:p w14:paraId="613B7428" w14:textId="13FE0A9E" w:rsidR="009978B8" w:rsidRDefault="00046A4B" w:rsidP="008851D9">
      <w:pPr>
        <w:spacing w:after="0" w:line="360" w:lineRule="auto"/>
        <w:ind w:firstLine="709"/>
        <w:jc w:val="both"/>
        <w:rPr>
          <w:ins w:id="224" w:author="Carlos Calderon del Cid" w:date="2023-10-09T23:18:00Z"/>
          <w:rFonts w:ascii="Times New Roman" w:hAnsi="Times New Roman" w:cs="Times New Roman"/>
          <w:sz w:val="24"/>
          <w:szCs w:val="24"/>
          <w:lang w:val="en-US"/>
        </w:rPr>
      </w:pPr>
      <w:r>
        <w:rPr>
          <w:rFonts w:ascii="Times New Roman" w:hAnsi="Times New Roman" w:cs="Times New Roman"/>
          <w:sz w:val="24"/>
          <w:szCs w:val="24"/>
          <w:lang w:val="en-US"/>
        </w:rPr>
        <w:t>The use of phylogenetic age as an approximation of species age led to error rates of 1.3, 7.2, and 18.6 % for scenarios with low, intermediate and high extinction rates, respectively (Figure 8). Thus, even under intermediate extinction the true relationship between age and conservation status was wrongly estimated in a significant fraction of the simulations, and higher extinction rates led to a further substantial drop in the reliability of this approach. In contrast, estimating species ages based on our probabilistic method led to much lower error rates</w:t>
      </w:r>
      <w:r w:rsidR="00822B8C">
        <w:rPr>
          <w:rFonts w:ascii="Times New Roman" w:hAnsi="Times New Roman" w:cs="Times New Roman"/>
          <w:sz w:val="24"/>
          <w:szCs w:val="24"/>
          <w:lang w:val="en-US"/>
        </w:rPr>
        <w:t xml:space="preserve"> (3 to </w:t>
      </w:r>
      <w:r w:rsidR="00506218">
        <w:rPr>
          <w:rFonts w:ascii="Times New Roman" w:hAnsi="Times New Roman" w:cs="Times New Roman"/>
          <w:sz w:val="24"/>
          <w:szCs w:val="24"/>
          <w:lang w:val="en-US"/>
        </w:rPr>
        <w:t>4-fold</w:t>
      </w:r>
      <w:r w:rsidR="00822B8C">
        <w:rPr>
          <w:rFonts w:ascii="Times New Roman" w:hAnsi="Times New Roman" w:cs="Times New Roman"/>
          <w:sz w:val="24"/>
          <w:szCs w:val="24"/>
          <w:lang w:val="en-US"/>
        </w:rPr>
        <w:t>)</w:t>
      </w:r>
      <w:r>
        <w:rPr>
          <w:rFonts w:ascii="Times New Roman" w:hAnsi="Times New Roman" w:cs="Times New Roman"/>
          <w:sz w:val="24"/>
          <w:szCs w:val="24"/>
          <w:lang w:val="en-US"/>
        </w:rPr>
        <w:t xml:space="preserve"> that dropped to 2% and 4%</w:t>
      </w:r>
      <w:r w:rsidR="00822B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mediate and high extinction, respectively.  </w:t>
      </w:r>
    </w:p>
    <w:p w14:paraId="729A9B2C" w14:textId="77777777" w:rsidR="00C04B51" w:rsidRDefault="00C04B51" w:rsidP="008851D9">
      <w:pPr>
        <w:spacing w:after="0" w:line="360" w:lineRule="auto"/>
        <w:ind w:firstLine="709"/>
        <w:jc w:val="both"/>
        <w:rPr>
          <w:ins w:id="225" w:author="Carlos Calderon del Cid" w:date="2023-10-09T23:18:00Z"/>
          <w:rFonts w:ascii="Times New Roman" w:hAnsi="Times New Roman" w:cs="Times New Roman"/>
          <w:sz w:val="24"/>
          <w:szCs w:val="24"/>
          <w:lang w:val="en-US"/>
        </w:rPr>
      </w:pPr>
    </w:p>
    <w:p w14:paraId="5C5FB30E" w14:textId="618A5471" w:rsidR="00C04B51" w:rsidRPr="00C04B51" w:rsidRDefault="00C04B51" w:rsidP="00C04B51">
      <w:pPr>
        <w:spacing w:after="0" w:line="360" w:lineRule="auto"/>
        <w:jc w:val="both"/>
        <w:rPr>
          <w:rFonts w:ascii="Times New Roman" w:hAnsi="Times New Roman" w:cs="Times New Roman"/>
          <w:i/>
          <w:iCs/>
          <w:sz w:val="24"/>
          <w:szCs w:val="24"/>
          <w:u w:val="single"/>
          <w:lang w:val="en-US"/>
          <w:rPrChange w:id="226" w:author="Carlos Calderon del Cid" w:date="2023-10-09T23:19:00Z">
            <w:rPr>
              <w:rFonts w:ascii="Times New Roman" w:hAnsi="Times New Roman" w:cs="Times New Roman"/>
              <w:sz w:val="24"/>
              <w:szCs w:val="24"/>
              <w:lang w:val="en-US"/>
            </w:rPr>
          </w:rPrChange>
        </w:rPr>
        <w:pPrChange w:id="227" w:author="Carlos Calderon del Cid" w:date="2023-10-09T23:18:00Z">
          <w:pPr>
            <w:spacing w:after="0" w:line="360" w:lineRule="auto"/>
            <w:ind w:firstLine="709"/>
            <w:jc w:val="both"/>
          </w:pPr>
        </w:pPrChange>
      </w:pPr>
      <w:ins w:id="228" w:author="Carlos Calderon del Cid" w:date="2023-10-09T23:20:00Z">
        <w:r>
          <w:rPr>
            <w:rFonts w:ascii="Times New Roman" w:hAnsi="Times New Roman" w:cs="Times New Roman"/>
            <w:i/>
            <w:iCs/>
            <w:sz w:val="24"/>
            <w:szCs w:val="24"/>
            <w:u w:val="single"/>
            <w:lang w:val="en-US"/>
          </w:rPr>
          <w:lastRenderedPageBreak/>
          <w:t>Effect of nonrandom incomplete sampling on the correlation between species ages and extinction risk</w:t>
        </w:r>
      </w:ins>
    </w:p>
    <w:p w14:paraId="40E3FA0D" w14:textId="3C70426B" w:rsidR="009978B8" w:rsidRDefault="0009461D" w:rsidP="00C04B51">
      <w:pPr>
        <w:spacing w:after="0" w:line="360" w:lineRule="auto"/>
        <w:ind w:firstLine="709"/>
        <w:jc w:val="both"/>
        <w:rPr>
          <w:rFonts w:ascii="Times New Roman" w:hAnsi="Times New Roman" w:cs="Times New Roman"/>
          <w:sz w:val="24"/>
          <w:szCs w:val="24"/>
          <w:lang w:val="en-US"/>
        </w:rPr>
        <w:pPrChange w:id="229" w:author="Carlos Calderon del Cid" w:date="2023-10-09T23:21:00Z">
          <w:pPr>
            <w:spacing w:after="0" w:line="360" w:lineRule="auto"/>
            <w:jc w:val="both"/>
          </w:pPr>
        </w:pPrChange>
      </w:pPr>
      <w:ins w:id="230" w:author="Carlos Calderon del Cid" w:date="2023-10-09T23:27:00Z">
        <w:r>
          <w:rPr>
            <w:rFonts w:ascii="Times New Roman" w:hAnsi="Times New Roman" w:cs="Times New Roman"/>
            <w:sz w:val="24"/>
            <w:szCs w:val="24"/>
            <w:lang w:val="en-US"/>
          </w:rPr>
          <w:t>Under bifurcating speciation, the</w:t>
        </w:r>
      </w:ins>
      <w:ins w:id="231" w:author="Carlos Calderon del Cid" w:date="2023-10-09T23:21:00Z">
        <w:r w:rsidR="00C04B51" w:rsidRPr="00C04B51">
          <w:rPr>
            <w:rFonts w:ascii="Times New Roman" w:hAnsi="Times New Roman" w:cs="Times New Roman"/>
            <w:sz w:val="24"/>
            <w:szCs w:val="24"/>
            <w:lang w:val="en-US"/>
          </w:rPr>
          <w:t xml:space="preserve"> use of phylogenetic age as an approximation of species age led to error rates of </w:t>
        </w:r>
      </w:ins>
      <w:ins w:id="232" w:author="Carlos Calderon del Cid" w:date="2023-10-09T23:28:00Z">
        <w:r>
          <w:rPr>
            <w:rFonts w:ascii="Times New Roman" w:hAnsi="Times New Roman" w:cs="Times New Roman"/>
            <w:sz w:val="24"/>
            <w:szCs w:val="24"/>
            <w:lang w:val="en-US"/>
          </w:rPr>
          <w:t>6.2</w:t>
        </w:r>
      </w:ins>
      <w:ins w:id="233" w:author="Carlos Calderon del Cid" w:date="2023-10-09T23:21:00Z">
        <w:r w:rsidR="00C04B51" w:rsidRPr="00C04B51">
          <w:rPr>
            <w:rFonts w:ascii="Times New Roman" w:hAnsi="Times New Roman" w:cs="Times New Roman"/>
            <w:sz w:val="24"/>
            <w:szCs w:val="24"/>
            <w:lang w:val="en-US"/>
          </w:rPr>
          <w:t xml:space="preserve">, </w:t>
        </w:r>
      </w:ins>
      <w:ins w:id="234" w:author="Carlos Calderon del Cid" w:date="2023-10-09T23:28:00Z">
        <w:r>
          <w:rPr>
            <w:rFonts w:ascii="Times New Roman" w:hAnsi="Times New Roman" w:cs="Times New Roman"/>
            <w:sz w:val="24"/>
            <w:szCs w:val="24"/>
            <w:lang w:val="en-US"/>
          </w:rPr>
          <w:t>12.8</w:t>
        </w:r>
      </w:ins>
      <w:ins w:id="235" w:author="Carlos Calderon del Cid" w:date="2023-10-09T23:21:00Z">
        <w:r w:rsidR="00C04B51" w:rsidRPr="00C04B51">
          <w:rPr>
            <w:rFonts w:ascii="Times New Roman" w:hAnsi="Times New Roman" w:cs="Times New Roman"/>
            <w:sz w:val="24"/>
            <w:szCs w:val="24"/>
            <w:lang w:val="en-US"/>
          </w:rPr>
          <w:t xml:space="preserve">, and </w:t>
        </w:r>
      </w:ins>
      <w:ins w:id="236" w:author="Carlos Calderon del Cid" w:date="2023-10-09T23:28:00Z">
        <w:r>
          <w:rPr>
            <w:rFonts w:ascii="Times New Roman" w:hAnsi="Times New Roman" w:cs="Times New Roman"/>
            <w:sz w:val="24"/>
            <w:szCs w:val="24"/>
            <w:lang w:val="en-US"/>
          </w:rPr>
          <w:t>49.5</w:t>
        </w:r>
      </w:ins>
      <w:ins w:id="237" w:author="Carlos Calderon del Cid" w:date="2023-10-09T23:21:00Z">
        <w:r w:rsidR="00C04B51" w:rsidRPr="00C04B51">
          <w:rPr>
            <w:rFonts w:ascii="Times New Roman" w:hAnsi="Times New Roman" w:cs="Times New Roman"/>
            <w:sz w:val="24"/>
            <w:szCs w:val="24"/>
            <w:lang w:val="en-US"/>
          </w:rPr>
          <w:t xml:space="preserve"> % for scenarios </w:t>
        </w:r>
      </w:ins>
      <w:ins w:id="238" w:author="Carlos Calderon del Cid" w:date="2023-10-09T23:28:00Z">
        <w:r>
          <w:rPr>
            <w:rFonts w:ascii="Times New Roman" w:hAnsi="Times New Roman" w:cs="Times New Roman"/>
            <w:sz w:val="24"/>
            <w:szCs w:val="24"/>
            <w:lang w:val="en-US"/>
          </w:rPr>
          <w:t>with 0%, 25%, and 50% of missing species</w:t>
        </w:r>
      </w:ins>
      <w:ins w:id="239" w:author="Carlos Calderon del Cid" w:date="2023-10-09T23:21:00Z">
        <w:r w:rsidR="00C04B51" w:rsidRPr="00C04B51">
          <w:rPr>
            <w:rFonts w:ascii="Times New Roman" w:hAnsi="Times New Roman" w:cs="Times New Roman"/>
            <w:sz w:val="24"/>
            <w:szCs w:val="24"/>
            <w:lang w:val="en-US"/>
          </w:rPr>
          <w:t xml:space="preserve">, respectively (Figure 8). </w:t>
        </w:r>
      </w:ins>
      <w:ins w:id="240" w:author="Carlos Calderon del Cid" w:date="2023-10-09T23:29:00Z">
        <w:r>
          <w:rPr>
            <w:rFonts w:ascii="Times New Roman" w:hAnsi="Times New Roman" w:cs="Times New Roman"/>
            <w:sz w:val="24"/>
            <w:szCs w:val="24"/>
            <w:lang w:val="en-US"/>
          </w:rPr>
          <w:t>Under budding speciation, the use of phylogenetic age as an approximation of species</w:t>
        </w:r>
      </w:ins>
      <w:ins w:id="241" w:author="Carlos Calderon del Cid" w:date="2023-10-09T23:32:00Z">
        <w:r>
          <w:rPr>
            <w:rFonts w:ascii="Times New Roman" w:hAnsi="Times New Roman" w:cs="Times New Roman"/>
            <w:sz w:val="24"/>
            <w:szCs w:val="24"/>
            <w:lang w:val="en-US"/>
          </w:rPr>
          <w:t xml:space="preserve"> age </w:t>
        </w:r>
      </w:ins>
      <w:ins w:id="242" w:author="Carlos Calderon del Cid" w:date="2023-10-09T23:30:00Z">
        <w:r>
          <w:rPr>
            <w:rFonts w:ascii="Times New Roman" w:hAnsi="Times New Roman" w:cs="Times New Roman"/>
            <w:sz w:val="24"/>
            <w:szCs w:val="24"/>
            <w:lang w:val="en-US"/>
          </w:rPr>
          <w:t xml:space="preserve">led to error rates of 30.1, 65.2, and 91.3% for scenarios with </w:t>
        </w:r>
        <w:r>
          <w:rPr>
            <w:rFonts w:ascii="Times New Roman" w:hAnsi="Times New Roman" w:cs="Times New Roman"/>
            <w:sz w:val="24"/>
            <w:szCs w:val="24"/>
            <w:lang w:val="en-US"/>
          </w:rPr>
          <w:t>0%, 25%, and 50% of missing species</w:t>
        </w:r>
        <w:r w:rsidRPr="00C04B51">
          <w:rPr>
            <w:rFonts w:ascii="Times New Roman" w:hAnsi="Times New Roman" w:cs="Times New Roman"/>
            <w:sz w:val="24"/>
            <w:szCs w:val="24"/>
            <w:lang w:val="en-US"/>
          </w:rPr>
          <w:t>, respectively (Figure 8)</w:t>
        </w:r>
      </w:ins>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6278BD58"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extinction rate and speciation mode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fldLock="1"/>
      </w:r>
      <w:r w:rsidR="0023057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 no extinction rates (Figure 4). Likewise, anagenetic speciation, combined with budding or bifurcating speciation, resulted in high errors. The anagenetic error is not affected</w:t>
      </w:r>
      <w:r w:rsidR="00822B8C">
        <w:rPr>
          <w:rFonts w:ascii="Times New Roman" w:hAnsi="Times New Roman" w:cs="Times New Roman"/>
          <w:sz w:val="24"/>
          <w:szCs w:val="24"/>
          <w:lang w:val="en-US"/>
        </w:rPr>
        <w:t xml:space="preserve"> substantially</w:t>
      </w:r>
      <w:r>
        <w:rPr>
          <w:rFonts w:ascii="Times New Roman" w:hAnsi="Times New Roman" w:cs="Times New Roman"/>
          <w:sz w:val="24"/>
          <w:szCs w:val="24"/>
          <w:lang w:val="en-US"/>
        </w:rPr>
        <w:t xml:space="preserve"> by extinction rates, suggesting that if a clade experiences a certain degree of anagenesis, it should be discouraged to estimate ages from phylogenies.</w:t>
      </w:r>
      <w:r w:rsidR="008851D9">
        <w:rPr>
          <w:rFonts w:ascii="Times New Roman" w:hAnsi="Times New Roman" w:cs="Times New Roman"/>
          <w:sz w:val="24"/>
          <w:szCs w:val="24"/>
          <w:lang w:val="en-US"/>
        </w:rPr>
        <w:t xml:space="preserve"> Our probability age estimator performed well when compared with phylogenetic age, especially in high extinction scenarios. However, it should be implemented when the</w:t>
      </w:r>
      <w:r w:rsidR="00197E73">
        <w:rPr>
          <w:rFonts w:ascii="Times New Roman" w:hAnsi="Times New Roman" w:cs="Times New Roman"/>
          <w:sz w:val="24"/>
          <w:szCs w:val="24"/>
          <w:lang w:val="en-US"/>
        </w:rPr>
        <w:t xml:space="preserve">re is evidence that the clade under study had speciated by bifurcating speciation. </w:t>
      </w:r>
      <w:r>
        <w:rPr>
          <w:rFonts w:ascii="Times New Roman" w:hAnsi="Times New Roman" w:cs="Times New Roman"/>
          <w:sz w:val="24"/>
          <w:szCs w:val="24"/>
          <w:lang w:val="en-US"/>
        </w:rPr>
        <w:t xml:space="preserve">Thus, our study points out that budding and anagenetic speciation are the principal source of inaccuracy in estimating species ages from time-calibrated phylogenies. </w:t>
      </w:r>
    </w:p>
    <w:p w14:paraId="418229D3" w14:textId="1D8E0BB3"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bifurcating speciation, the mean error between true and phylogenetic age was the </w:t>
      </w:r>
      <w:commentRangeStart w:id="243"/>
      <w:commentRangeStart w:id="244"/>
      <w:r>
        <w:rPr>
          <w:rFonts w:ascii="Times New Roman" w:hAnsi="Times New Roman" w:cs="Times New Roman"/>
          <w:sz w:val="24"/>
          <w:szCs w:val="24"/>
          <w:lang w:val="en-US"/>
        </w:rPr>
        <w:t xml:space="preserve">lowest </w:t>
      </w:r>
      <w:commentRangeEnd w:id="243"/>
      <w:r>
        <w:commentReference w:id="243"/>
      </w:r>
      <w:commentRangeEnd w:id="244"/>
      <w:r w:rsidR="00486840">
        <w:rPr>
          <w:rStyle w:val="Refdecomentario"/>
        </w:rPr>
        <w:commentReference w:id="244"/>
      </w:r>
      <w:r w:rsidR="00486840">
        <w:rPr>
          <w:rFonts w:ascii="Times New Roman" w:hAnsi="Times New Roman" w:cs="Times New Roman"/>
          <w:sz w:val="24"/>
          <w:szCs w:val="24"/>
          <w:lang w:val="en-US"/>
        </w:rPr>
        <w:t xml:space="preserve"> when compared with the other speciation modes</w:t>
      </w:r>
      <w:r>
        <w:rPr>
          <w:rFonts w:ascii="Times New Roman" w:hAnsi="Times New Roman" w:cs="Times New Roman"/>
          <w:sz w:val="24"/>
          <w:szCs w:val="24"/>
          <w:lang w:val="en-US"/>
        </w:rPr>
        <w:t xml:space="preserve">.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w:t>
      </w:r>
      <w:r>
        <w:rPr>
          <w:rFonts w:ascii="Times New Roman" w:hAnsi="Times New Roman" w:cs="Times New Roman"/>
          <w:sz w:val="24"/>
          <w:szCs w:val="24"/>
          <w:lang w:val="en-US"/>
        </w:rPr>
        <w:lastRenderedPageBreak/>
        <w:t>jumble two random species. Therefore, under a bifurcating speciation scenario, the phylogenetic age indeed captures</w:t>
      </w:r>
      <w:r w:rsidR="00486840">
        <w:rPr>
          <w:rFonts w:ascii="Times New Roman" w:hAnsi="Times New Roman" w:cs="Times New Roman"/>
          <w:sz w:val="24"/>
          <w:szCs w:val="24"/>
          <w:lang w:val="en-US"/>
        </w:rPr>
        <w:t xml:space="preserve"> most of</w:t>
      </w:r>
      <w:r>
        <w:rPr>
          <w:rFonts w:ascii="Times New Roman" w:hAnsi="Times New Roman" w:cs="Times New Roman"/>
          <w:sz w:val="24"/>
          <w:szCs w:val="24"/>
          <w:lang w:val="en-US"/>
        </w:rPr>
        <w:t xml:space="preserve">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 identical in age, which, in no extinction scenario, only correctly estimates the youngest species of any bifurcation. Moreover, when extinction rates increase, the youngest species of a clade evolving through b</w:t>
      </w:r>
      <w:r w:rsidR="00BE7023">
        <w:rPr>
          <w:rFonts w:ascii="Times New Roman" w:hAnsi="Times New Roman" w:cs="Times New Roman"/>
          <w:sz w:val="24"/>
          <w:szCs w:val="24"/>
          <w:lang w:val="en-US"/>
        </w:rPr>
        <w:t>udding</w:t>
      </w:r>
      <w:r>
        <w:rPr>
          <w:rFonts w:ascii="Times New Roman" w:hAnsi="Times New Roman" w:cs="Times New Roman"/>
          <w:sz w:val="24"/>
          <w:szCs w:val="24"/>
          <w:lang w:val="en-US"/>
        </w:rPr>
        <w:t xml:space="preserve">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2FCE3C22" w14:textId="324D9FD6"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aston &amp; Blackburn 1997, Johnso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02, Tanentzap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w:t>
      </w:r>
      <w:r w:rsidR="003F4D29">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wenson, 2019)</w:t>
      </w:r>
      <w:r w:rsidR="003F4D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w:t>
      </w:r>
      <w:commentRangeStart w:id="245"/>
      <w:r>
        <w:rPr>
          <w:rFonts w:ascii="Times New Roman" w:hAnsi="Times New Roman" w:cs="Times New Roman"/>
          <w:sz w:val="24"/>
          <w:szCs w:val="24"/>
          <w:lang w:val="en-US"/>
        </w:rPr>
        <w:t>For example</w:t>
      </w:r>
      <w:commentRangeEnd w:id="245"/>
      <w:r w:rsidR="00B35C65">
        <w:rPr>
          <w:rStyle w:val="Refdecomentario"/>
        </w:rPr>
        <w:commentReference w:id="245"/>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3F4D29" w:rsidRPr="003F4D29">
        <w:rPr>
          <w:rFonts w:ascii="Times New Roman" w:hAnsi="Times New Roman" w:cs="Times New Roman"/>
          <w:noProof/>
          <w:sz w:val="24"/>
          <w:szCs w:val="24"/>
          <w:lang w:val="en-US"/>
        </w:rPr>
        <w:t xml:space="preserve">Sonne </w:t>
      </w:r>
      <w:r w:rsidR="003F4D29" w:rsidRPr="003F4D29">
        <w:rPr>
          <w:rFonts w:ascii="Times New Roman" w:hAnsi="Times New Roman" w:cs="Times New Roman"/>
          <w:i/>
          <w:noProof/>
          <w:sz w:val="24"/>
          <w:szCs w:val="24"/>
          <w:lang w:val="en-US"/>
        </w:rPr>
        <w:t>et al.</w:t>
      </w:r>
      <w:r w:rsidR="003F4D29" w:rsidRPr="003F4D29">
        <w:rPr>
          <w:rFonts w:ascii="Times New Roman" w:hAnsi="Times New Roman" w:cs="Times New Roman"/>
          <w:noProof/>
          <w:sz w:val="24"/>
          <w:szCs w:val="24"/>
          <w:lang w:val="en-US"/>
        </w:rPr>
        <w:t xml:space="preserve"> </w:t>
      </w:r>
      <w:r w:rsidR="003F4D29">
        <w:rPr>
          <w:rFonts w:ascii="Times New Roman" w:hAnsi="Times New Roman" w:cs="Times New Roman"/>
          <w:noProof/>
          <w:sz w:val="24"/>
          <w:szCs w:val="24"/>
          <w:lang w:val="en-US"/>
        </w:rPr>
        <w:t>(</w:t>
      </w:r>
      <w:r w:rsidR="003F4D29" w:rsidRPr="003F4D29">
        <w:rPr>
          <w:rFonts w:ascii="Times New Roman" w:hAnsi="Times New Roman" w:cs="Times New Roman"/>
          <w:noProof/>
          <w:sz w:val="24"/>
          <w:szCs w:val="24"/>
          <w:lang w:val="en-US"/>
        </w:rPr>
        <w:t>2022)</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sidR="003F4D29" w:rsidRPr="003F4D29">
        <w:rPr>
          <w:rFonts w:ascii="Times New Roman" w:hAnsi="Times New Roman" w:cs="Times New Roman"/>
          <w:sz w:val="24"/>
          <w:szCs w:val="24"/>
          <w:lang w:val="en-US"/>
        </w:rPr>
        <w:t xml:space="preserve">determined young and old </w:t>
      </w:r>
      <w:r>
        <w:rPr>
          <w:rFonts w:ascii="Times New Roman" w:hAnsi="Times New Roman" w:cs="Times New Roman"/>
          <w:sz w:val="24"/>
          <w:szCs w:val="24"/>
          <w:lang w:val="en-US"/>
        </w:rPr>
        <w:t xml:space="preserve">Andean hummingbirds by generating 1000 trees and listing the species that fell into the first and fourth branch length quartile, respectively, and then used a sensitivity analysis to evaluate the consequences on their results </w:t>
      </w:r>
      <w:r>
        <w:fldChar w:fldCharType="begin" w:fldLock="1"/>
      </w:r>
      <w:r w:rsidR="00230579">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jeldså, Bowie, &amp; Rahbek,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Additionally, </w:t>
      </w:r>
      <w:r>
        <w:fldChar w:fldCharType="begin" w:fldLock="1"/>
      </w:r>
      <w:r w:rsidR="00230579">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e &amp; Caron (2023)</w:t>
      </w:r>
      <w:r>
        <w:rPr>
          <w:rFonts w:ascii="Times New Roman" w:hAnsi="Times New Roman" w:cs="Times New Roman"/>
          <w:sz w:val="24"/>
          <w:szCs w:val="24"/>
          <w:lang w:val="en-US"/>
        </w:rPr>
        <w:fldChar w:fldCharType="end"/>
      </w:r>
      <w:r w:rsidR="00B35C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Nevertheless, neither strategy acknowledges the most pressuring problems of age uncertainty: the unknown extinction rates, which for most groups is probably </w:t>
      </w:r>
      <w:r>
        <w:rPr>
          <w:rFonts w:ascii="Times New Roman" w:hAnsi="Times New Roman" w:cs="Times New Roman"/>
          <w:sz w:val="24"/>
          <w:szCs w:val="24"/>
          <w:lang w:val="en-US"/>
        </w:rPr>
        <w:lastRenderedPageBreak/>
        <w:t xml:space="preserve">high </w:t>
      </w:r>
      <w:r>
        <w:fldChar w:fldCharType="begin" w:fldLock="1"/>
      </w:r>
      <w:r w:rsidR="00230579">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442D036E" w14:textId="1586DD3A" w:rsidR="00BE7023"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fldLock="1"/>
      </w:r>
      <w:r w:rsidR="00230579">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peripatric speciation </w:t>
      </w:r>
      <w:r>
        <w:fldChar w:fldCharType="begin" w:fldLock="1"/>
      </w:r>
      <w:r w:rsidR="00230579">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Vogler, &amp; Harvey,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fldChar w:fldCharType="begin" w:fldLock="1"/>
      </w:r>
      <w:r w:rsidR="00230579">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Complementarily, extinction rates could be estimated from the phylogeny, the fossil record, or a combination of both </w:t>
      </w:r>
      <w:r w:rsidR="003F4D29">
        <w:fldChar w:fldCharType="begin" w:fldLock="1"/>
      </w:r>
      <w:r w:rsidR="00230579">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rée, Condamine, &amp; Guinot, 2022; López-Martínez et al., 2023; Rabosky, 2010; D. Silvestro, Salamin, &amp; Schnitzler, 2014)</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ssessing a clade’s </w:t>
      </w:r>
      <w:r w:rsidR="003F4D29">
        <w:rPr>
          <w:rFonts w:ascii="Times New Roman" w:hAnsi="Times New Roman" w:cs="Times New Roman"/>
          <w:sz w:val="24"/>
          <w:szCs w:val="24"/>
          <w:lang w:val="en-US"/>
        </w:rPr>
        <w:t>speciation mode (through spatial dynamics) and extinction rates</w:t>
      </w:r>
      <w:r>
        <w:rPr>
          <w:rFonts w:ascii="Times New Roman" w:hAnsi="Times New Roman" w:cs="Times New Roman"/>
          <w:sz w:val="24"/>
          <w:szCs w:val="24"/>
          <w:lang w:val="en-US"/>
        </w:rPr>
        <w:t xml:space="preserve"> before performing species age analyses could help to approximate the error of phylogenetic ages.</w:t>
      </w:r>
      <w:r w:rsidR="003F4D29">
        <w:rPr>
          <w:rFonts w:ascii="Times New Roman" w:hAnsi="Times New Roman" w:cs="Times New Roman"/>
          <w:sz w:val="24"/>
          <w:szCs w:val="24"/>
          <w:lang w:val="en-US"/>
        </w:rPr>
        <w:t xml:space="preserve"> </w:t>
      </w:r>
    </w:p>
    <w:p w14:paraId="582627FE" w14:textId="5850B7F7" w:rsidR="006E6716" w:rsidRDefault="006E6716" w:rsidP="008851D9">
      <w:pPr>
        <w:spacing w:after="0" w:line="360" w:lineRule="auto"/>
        <w:ind w:firstLine="709"/>
        <w:jc w:val="both"/>
        <w:rPr>
          <w:rFonts w:ascii="Times New Roman" w:hAnsi="Times New Roman" w:cs="Times New Roman"/>
          <w:sz w:val="24"/>
          <w:szCs w:val="24"/>
          <w:lang w:val="en-US"/>
        </w:rPr>
      </w:pPr>
      <w:commentRangeStart w:id="246"/>
      <w:r w:rsidRPr="006E6716">
        <w:rPr>
          <w:rFonts w:ascii="Times New Roman" w:hAnsi="Times New Roman" w:cs="Times New Roman"/>
          <w:sz w:val="24"/>
          <w:szCs w:val="24"/>
          <w:lang w:val="en-US"/>
        </w:rPr>
        <w:t>For instance, let’s suppose that</w:t>
      </w:r>
      <w:r w:rsidR="0048609D">
        <w:rPr>
          <w:rFonts w:ascii="Times New Roman" w:hAnsi="Times New Roman" w:cs="Times New Roman"/>
          <w:sz w:val="24"/>
          <w:szCs w:val="24"/>
          <w:lang w:val="en-US"/>
        </w:rPr>
        <w:t xml:space="preserve"> the approaches described in the previous paragraph</w:t>
      </w:r>
      <w:r w:rsidR="004A01AB">
        <w:rPr>
          <w:rFonts w:ascii="Times New Roman" w:hAnsi="Times New Roman" w:cs="Times New Roman"/>
          <w:sz w:val="24"/>
          <w:szCs w:val="24"/>
          <w:lang w:val="en-US"/>
        </w:rPr>
        <w:t>, besides estimating reliable speciation and extinction rates,</w:t>
      </w:r>
      <w:r w:rsidR="0048609D">
        <w:rPr>
          <w:rFonts w:ascii="Times New Roman" w:hAnsi="Times New Roman" w:cs="Times New Roman"/>
          <w:sz w:val="24"/>
          <w:szCs w:val="24"/>
          <w:lang w:val="en-US"/>
        </w:rPr>
        <w:t xml:space="preserve"> suggest that the studied clade speciated predominantly under bifurcating speciation</w:t>
      </w:r>
      <w:r w:rsidRPr="006E6716">
        <w:rPr>
          <w:rFonts w:ascii="Times New Roman" w:hAnsi="Times New Roman" w:cs="Times New Roman"/>
          <w:sz w:val="24"/>
          <w:szCs w:val="24"/>
          <w:lang w:val="en-US"/>
        </w:rPr>
        <w:t xml:space="preserve">; in this case, we advise the implementation of our probabilistic age estimator to correct phylogenetic ages. When compared with phylogenetic age, this estimator improved the overall accuracy of age estimation across species in a phylogenetic tree, particularly in a high extinction scenario. Additionally, the function enhanced the capacity to capture the proper relationship between species age and extinction risk, pointing out that </w:t>
      </w:r>
      <w:r w:rsidR="0048609D">
        <w:rPr>
          <w:rFonts w:ascii="Times New Roman" w:hAnsi="Times New Roman" w:cs="Times New Roman"/>
          <w:sz w:val="24"/>
          <w:szCs w:val="24"/>
          <w:lang w:val="en-US"/>
        </w:rPr>
        <w:t>under</w:t>
      </w:r>
      <w:r w:rsidRPr="006E6716">
        <w:rPr>
          <w:rFonts w:ascii="Times New Roman" w:hAnsi="Times New Roman" w:cs="Times New Roman"/>
          <w:sz w:val="24"/>
          <w:szCs w:val="24"/>
          <w:lang w:val="en-US"/>
        </w:rPr>
        <w:t xml:space="preserve"> these conditions is a good proxy of </w:t>
      </w:r>
      <w:r w:rsidRPr="006E6716">
        <w:rPr>
          <w:rFonts w:ascii="Times New Roman" w:hAnsi="Times New Roman" w:cs="Times New Roman"/>
          <w:sz w:val="24"/>
          <w:szCs w:val="24"/>
          <w:lang w:val="en-US"/>
        </w:rPr>
        <w:lastRenderedPageBreak/>
        <w:t xml:space="preserve">species longevity. Therefore, its point estimates can be used to test more safely how species age influence eco-evolutionary dynamics. </w:t>
      </w:r>
      <w:commentRangeEnd w:id="246"/>
      <w:r w:rsidR="00AF514B">
        <w:rPr>
          <w:rStyle w:val="Refdecomentario"/>
        </w:rPr>
        <w:commentReference w:id="246"/>
      </w:r>
    </w:p>
    <w:p w14:paraId="25C1BD63" w14:textId="6BA9476E"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 Thus, the phylogenetic age provides some information 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w:t>
      </w:r>
      <w:r w:rsidR="008851D9">
        <w:rPr>
          <w:rFonts w:ascii="Times New Roman" w:hAnsi="Times New Roman" w:cs="Times New Roman"/>
          <w:sz w:val="24"/>
          <w:szCs w:val="24"/>
          <w:lang w:val="en-US"/>
        </w:rPr>
        <w:t>probability age estimator</w:t>
      </w:r>
      <w:r>
        <w:rPr>
          <w:rFonts w:ascii="Times New Roman" w:hAnsi="Times New Roman" w:cs="Times New Roman"/>
          <w:sz w:val="24"/>
          <w:szCs w:val="24"/>
          <w:lang w:val="en-US"/>
        </w:rPr>
        <w:t>,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62A03189" w14:textId="77777777" w:rsidR="00416FDA" w:rsidRDefault="00416FDA">
      <w:pPr>
        <w:spacing w:after="0" w:line="360" w:lineRule="auto"/>
        <w:jc w:val="both"/>
        <w:rPr>
          <w:rFonts w:ascii="Times New Roman" w:hAnsi="Times New Roman" w:cs="Times New Roman"/>
          <w:sz w:val="24"/>
          <w:szCs w:val="24"/>
          <w:lang w:val="en-US"/>
        </w:rPr>
      </w:pPr>
    </w:p>
    <w:p w14:paraId="1FF67128" w14:textId="789049C5" w:rsidR="00416FDA" w:rsidRPr="00416FDA" w:rsidRDefault="00416FDA">
      <w:pPr>
        <w:spacing w:after="0" w:line="360" w:lineRule="auto"/>
        <w:jc w:val="both"/>
        <w:rPr>
          <w:rFonts w:ascii="Times New Roman" w:hAnsi="Times New Roman" w:cs="Times New Roman"/>
          <w:b/>
          <w:bCs/>
          <w:sz w:val="24"/>
          <w:szCs w:val="24"/>
          <w:lang w:val="en-US"/>
        </w:rPr>
      </w:pPr>
      <w:r w:rsidRPr="00416FDA">
        <w:rPr>
          <w:rFonts w:ascii="Times New Roman" w:hAnsi="Times New Roman" w:cs="Times New Roman"/>
          <w:b/>
          <w:bCs/>
          <w:sz w:val="24"/>
          <w:szCs w:val="24"/>
          <w:lang w:val="en-US"/>
        </w:rPr>
        <w:t>Conclusion</w:t>
      </w:r>
    </w:p>
    <w:p w14:paraId="3BD00293" w14:textId="0C2A29E4" w:rsidR="009978B8" w:rsidRDefault="00AF514B" w:rsidP="00AF514B">
      <w:pPr>
        <w:spacing w:after="0" w:line="360" w:lineRule="auto"/>
        <w:ind w:firstLine="709"/>
        <w:jc w:val="both"/>
        <w:rPr>
          <w:rFonts w:ascii="Times New Roman" w:hAnsi="Times New Roman" w:cs="Times New Roman"/>
          <w:sz w:val="24"/>
          <w:szCs w:val="24"/>
          <w:lang w:val="en-US"/>
        </w:rPr>
      </w:pPr>
      <w:commentRangeStart w:id="247"/>
      <w:r w:rsidRPr="00AF514B">
        <w:rPr>
          <w:rFonts w:ascii="Times New Roman" w:hAnsi="Times New Roman" w:cs="Times New Roman"/>
          <w:sz w:val="24"/>
          <w:szCs w:val="24"/>
          <w:lang w:val="en-US"/>
        </w:rPr>
        <w:t xml:space="preserve">This study aimed to estimate the potential deviations between true and phylogenetic age due to extinction rates and speciation modes. We identified that budding and anagenetic speciation considerably influence the mismatch between phylogenetic age and true species age. By contrast, when a clade speciated under bifurcating speciation and possesses a low extinction rate due to phylogenies' bifurcating node structure, phylogenetic age is a good proxy of species age; nevertheless, the tree's overall error rate augments exponentially with higher extinction rates. Thus, inferences made with phylogenetic age should be taken with caution. Besides pointing out these shortfalls, we proposed a probabilistic estimator, based on the birth-death process, to correct species age under the assumption of bifurcating speciation. We showed that the probabilistic estimator has a good performance, particularly in high extinction scenarios, both in the overall age accuracy of the phylogenetic tree and when species ages are used in eco-evolutionary analyses. Thus, we advise its implementation when the assumptions are met. We hope this paper will stimulate discussions about the </w:t>
      </w:r>
      <w:r w:rsidRPr="00AF514B">
        <w:rPr>
          <w:rFonts w:ascii="Times New Roman" w:hAnsi="Times New Roman" w:cs="Times New Roman"/>
          <w:sz w:val="24"/>
          <w:szCs w:val="24"/>
          <w:lang w:val="en-US"/>
        </w:rPr>
        <w:lastRenderedPageBreak/>
        <w:t>evolutionary information in phylogenetic trees and a critical evaluation of the pertinence of using them to infer species ages.</w:t>
      </w:r>
      <w:commentRangeEnd w:id="247"/>
      <w:r>
        <w:rPr>
          <w:rStyle w:val="Refdecomentario"/>
        </w:rPr>
        <w:commentReference w:id="247"/>
      </w:r>
    </w:p>
    <w:p w14:paraId="59423640" w14:textId="77777777" w:rsidR="00AF514B" w:rsidRDefault="00AF514B" w:rsidP="00AF514B">
      <w:pPr>
        <w:spacing w:after="0" w:line="360" w:lineRule="auto"/>
        <w:ind w:firstLine="709"/>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08149792" wp14:editId="6C6DEF36">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noFill/>
                    </a:ln>
                  </pic:spPr>
                </pic:pic>
              </a:graphicData>
            </a:graphic>
          </wp:inline>
        </w:drawing>
      </w:r>
    </w:p>
    <w:p w14:paraId="2B383C95" w14:textId="316AD95D"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r w:rsidR="00A9166F">
        <w:rPr>
          <w:rFonts w:ascii="Times New Roman" w:hAnsi="Times New Roman" w:cs="Times New Roman"/>
          <w:sz w:val="24"/>
          <w:szCs w:val="24"/>
          <w:lang w:val="en-US"/>
        </w:rPr>
        <w:t>fossil</w:t>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lvestr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D288E4E" wp14:editId="67FA6CBF">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no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lastRenderedPageBreak/>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commentRangeStart w:id="248"/>
      <w:r>
        <w:rPr>
          <w:rFonts w:ascii="Times New Roman" w:hAnsi="Times New Roman" w:cs="Times New Roman"/>
          <w:b/>
          <w:bCs/>
          <w:sz w:val="24"/>
          <w:szCs w:val="24"/>
          <w:lang w:val="en-US"/>
        </w:rPr>
        <w:t xml:space="preserve">Figure 5. </w:t>
      </w:r>
      <w:commentRangeEnd w:id="248"/>
      <w:r>
        <w:commentReference w:id="248"/>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553A7A0D" w:rsidR="009978B8" w:rsidRDefault="009978B8">
      <w:pPr>
        <w:spacing w:after="0" w:line="360" w:lineRule="auto"/>
        <w:jc w:val="both"/>
        <w:rPr>
          <w:noProof/>
        </w:rPr>
      </w:pPr>
    </w:p>
    <w:p w14:paraId="0D4236AF" w14:textId="77777777" w:rsidR="006E6716" w:rsidRDefault="006E6716">
      <w:pPr>
        <w:spacing w:after="0" w:line="360" w:lineRule="auto"/>
        <w:jc w:val="both"/>
        <w:rPr>
          <w:noProof/>
        </w:rPr>
      </w:pPr>
    </w:p>
    <w:p w14:paraId="09B23B7C" w14:textId="18138299" w:rsidR="006E6716" w:rsidRDefault="006E6716">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85F6DB" wp14:editId="20B87D11">
            <wp:extent cx="5840959" cy="3570136"/>
            <wp:effectExtent l="0" t="0" r="0" b="0"/>
            <wp:docPr id="1270030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30636" name="Imagen 127003063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892" cy="3573762"/>
                    </a:xfrm>
                    <a:prstGeom prst="rect">
                      <a:avLst/>
                    </a:prstGeom>
                  </pic:spPr>
                </pic:pic>
              </a:graphicData>
            </a:graphic>
          </wp:inline>
        </w:drawing>
      </w:r>
    </w:p>
    <w:p w14:paraId="4B173D34" w14:textId="03415C79"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sz w:val="24"/>
          <w:szCs w:val="24"/>
          <w:lang w:val="en-US"/>
        </w:rPr>
        <w:t>Error in equating the</w:t>
      </w:r>
      <w:r w:rsidR="006E6716">
        <w:rPr>
          <w:rFonts w:ascii="Times New Roman" w:hAnsi="Times New Roman" w:cs="Times New Roman"/>
          <w:sz w:val="24"/>
          <w:szCs w:val="24"/>
          <w:lang w:val="en-US"/>
        </w:rPr>
        <w:t xml:space="preserve"> phylogenetic age and the probability estimator point estimates (Expected and Median)</w:t>
      </w:r>
      <w:r>
        <w:rPr>
          <w:rFonts w:ascii="Times New Roman" w:hAnsi="Times New Roman" w:cs="Times New Roman"/>
          <w:sz w:val="24"/>
          <w:szCs w:val="24"/>
          <w:lang w:val="en-US"/>
        </w:rPr>
        <w:t xml:space="preserve"> </w:t>
      </w:r>
      <w:r w:rsidR="006E6716">
        <w:rPr>
          <w:rFonts w:ascii="Times New Roman" w:hAnsi="Times New Roman" w:cs="Times New Roman"/>
          <w:sz w:val="24"/>
          <w:szCs w:val="24"/>
          <w:lang w:val="en-US"/>
        </w:rPr>
        <w:t>with true</w:t>
      </w:r>
      <w:r>
        <w:rPr>
          <w:rFonts w:ascii="Times New Roman" w:hAnsi="Times New Roman" w:cs="Times New Roman"/>
          <w:sz w:val="24"/>
          <w:szCs w:val="24"/>
          <w:lang w:val="en-US"/>
        </w:rPr>
        <w:t xml:space="preserve"> species age for three extinction scenarios (low, intermediate, and high; from left to right). The error was quantified as mean absolute percentage error (MAPE) between the true and </w:t>
      </w:r>
      <w:r w:rsidR="006E6716">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37F248F" wp14:editId="7FAA6214">
            <wp:extent cx="5661660" cy="636270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1"/>
                    <a:stretch>
                      <a:fillRect/>
                    </a:stretch>
                  </pic:blipFill>
                  <pic:spPr bwMode="auto">
                    <a:xfrm>
                      <a:off x="0" y="0"/>
                      <a:ext cx="5661660" cy="6362700"/>
                    </a:xfrm>
                    <a:prstGeom prst="rect">
                      <a:avLst/>
                    </a:prstGeom>
                  </pic:spPr>
                </pic:pic>
              </a:graphicData>
            </a:graphic>
          </wp:inline>
        </w:drawing>
      </w:r>
    </w:p>
    <w:p w14:paraId="5A95D0A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8. </w:t>
      </w:r>
      <w:r>
        <w:rPr>
          <w:rFonts w:ascii="Times New Roman" w:hAnsi="Times New Roman" w:cs="Times New Roman"/>
          <w:sz w:val="24"/>
          <w:szCs w:val="24"/>
          <w:lang w:val="en-US"/>
        </w:rPr>
        <w:t xml:space="preserve">Positive Extinction signal comparison between True age,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p>
    <w:p w14:paraId="40735424" w14:textId="77777777" w:rsidR="009978B8" w:rsidRDefault="00000000">
      <w:pPr>
        <w:spacing w:after="0" w:line="360" w:lineRule="auto"/>
        <w:jc w:val="both"/>
        <w:rPr>
          <w:rFonts w:ascii="Times New Roman" w:hAnsi="Times New Roman" w:cs="Times New Roman"/>
          <w:b/>
          <w:bCs/>
          <w:sz w:val="24"/>
          <w:szCs w:val="24"/>
          <w:lang w:val="en-US"/>
        </w:rPr>
      </w:pPr>
      <w:commentRangeStart w:id="249"/>
      <w:commentRangeStart w:id="250"/>
      <w:r>
        <w:rPr>
          <w:rFonts w:ascii="Times New Roman" w:hAnsi="Times New Roman" w:cs="Times New Roman"/>
          <w:b/>
          <w:bCs/>
          <w:sz w:val="24"/>
          <w:szCs w:val="24"/>
          <w:lang w:val="en-US"/>
        </w:rPr>
        <w:lastRenderedPageBreak/>
        <w:t>References</w:t>
      </w:r>
      <w:commentRangeEnd w:id="249"/>
      <w:r>
        <w:commentReference w:id="249"/>
      </w:r>
      <w:commentRangeEnd w:id="250"/>
      <w:r w:rsidR="009B2D2E">
        <w:rPr>
          <w:rStyle w:val="Refdecomentario"/>
        </w:rPr>
        <w:commentReference w:id="250"/>
      </w:r>
    </w:p>
    <w:p w14:paraId="78FCD01B" w14:textId="42C4004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30579">
        <w:rPr>
          <w:rFonts w:ascii="Times New Roman" w:hAnsi="Times New Roman" w:cs="Times New Roman"/>
          <w:noProof/>
          <w:sz w:val="24"/>
          <w:szCs w:val="24"/>
        </w:rPr>
        <w:t>Alroy, J., Marshall, C. R., Bambach, R. K., Bezusko, K., Foote, M., Fürsich,</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1). Effects of sampling standardization on estimates of phanerozoic marine diversification.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8</w:t>
      </w:r>
      <w:r w:rsidRPr="00230579">
        <w:rPr>
          <w:rFonts w:ascii="Times New Roman" w:hAnsi="Times New Roman" w:cs="Times New Roman"/>
          <w:noProof/>
          <w:sz w:val="24"/>
          <w:szCs w:val="24"/>
        </w:rPr>
        <w:t>(11), 6261–6266. doi: 10.1073/pnas.111144698</w:t>
      </w:r>
    </w:p>
    <w:p w14:paraId="15C8A1D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nacker, B. L., &amp; Strauss, S. Y. (2014). The geography and ecology of plant speciation: Range overlap and niche divergence in sister species.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1</w:t>
      </w:r>
      <w:r w:rsidRPr="00230579">
        <w:rPr>
          <w:rFonts w:ascii="Times New Roman" w:hAnsi="Times New Roman" w:cs="Times New Roman"/>
          <w:noProof/>
          <w:sz w:val="24"/>
          <w:szCs w:val="24"/>
        </w:rPr>
        <w:t>(1778). doi: 10.1098/rspb.2013.2980</w:t>
      </w:r>
    </w:p>
    <w:p w14:paraId="4CF626C0"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ze, T., Ezard, T. H. G., Purvis, A., Coxall, H. K., Stewart, D. R. M., Wade, B. S., &amp; Pearson, P. N. (2011). A phylogeny of Cenozoic macroperforate planktonic foraminifera from fossil data. </w:t>
      </w:r>
      <w:r w:rsidRPr="00230579">
        <w:rPr>
          <w:rFonts w:ascii="Times New Roman" w:hAnsi="Times New Roman" w:cs="Times New Roman"/>
          <w:i/>
          <w:iCs/>
          <w:noProof/>
          <w:sz w:val="24"/>
          <w:szCs w:val="24"/>
        </w:rPr>
        <w:t>Biological Review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86</w:t>
      </w:r>
      <w:r w:rsidRPr="00230579">
        <w:rPr>
          <w:rFonts w:ascii="Times New Roman" w:hAnsi="Times New Roman" w:cs="Times New Roman"/>
          <w:noProof/>
          <w:sz w:val="24"/>
          <w:szCs w:val="24"/>
        </w:rPr>
        <w:t>(4), 900–927. doi: 10.1111/j.1469-185X.2011.00178.x</w:t>
      </w:r>
    </w:p>
    <w:p w14:paraId="1A39659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lmford, A. (1996). Extinction filters and current resilience: The significance of past selection pressures for conservation biology.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doi: 10.1016/0169-5347(96)10026-4</w:t>
      </w:r>
    </w:p>
    <w:p w14:paraId="26FA795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ido-Sottani, J., Pett, W., O’Reilly, J. E., &amp; Warnock, R. C. M. (2019). FossilSim: An r package for simulating fossil occurrence data under mechanistic models of preservation and recovery.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0</w:t>
      </w:r>
      <w:r w:rsidRPr="00230579">
        <w:rPr>
          <w:rFonts w:ascii="Times New Roman" w:hAnsi="Times New Roman" w:cs="Times New Roman"/>
          <w:noProof/>
          <w:sz w:val="24"/>
          <w:szCs w:val="24"/>
        </w:rPr>
        <w:t>(6), 835–840. doi: 10.1111/2041-210X.13170</w:t>
      </w:r>
    </w:p>
    <w:p w14:paraId="720ED121" w14:textId="527036F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amp; Vogler, A. P. (2000). Detecting the geographical pattern of speciation from species-level phylogenies. </w:t>
      </w:r>
      <w:r w:rsidRPr="00230579">
        <w:rPr>
          <w:rFonts w:ascii="Times New Roman" w:hAnsi="Times New Roman" w:cs="Times New Roman"/>
          <w:i/>
          <w:iCs/>
          <w:noProof/>
          <w:sz w:val="24"/>
          <w:szCs w:val="24"/>
        </w:rPr>
        <w:t>The 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55</w:t>
      </w:r>
      <w:r w:rsidRPr="00230579">
        <w:rPr>
          <w:rFonts w:ascii="Times New Roman" w:hAnsi="Times New Roman" w:cs="Times New Roman"/>
          <w:noProof/>
          <w:sz w:val="24"/>
          <w:szCs w:val="24"/>
        </w:rPr>
        <w:t>(4), 419–434.</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086/303332</w:t>
      </w:r>
    </w:p>
    <w:p w14:paraId="3D79D1D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Vogler, A. P., &amp; Harvey, P. H. (1998). Revealing the factors that promote speciation. </w:t>
      </w:r>
      <w:r w:rsidRPr="00230579">
        <w:rPr>
          <w:rFonts w:ascii="Times New Roman" w:hAnsi="Times New Roman" w:cs="Times New Roman"/>
          <w:i/>
          <w:iCs/>
          <w:noProof/>
          <w:sz w:val="24"/>
          <w:szCs w:val="24"/>
        </w:rPr>
        <w:t>Philosophical Transaction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53</w:t>
      </w:r>
      <w:r w:rsidRPr="00230579">
        <w:rPr>
          <w:rFonts w:ascii="Times New Roman" w:hAnsi="Times New Roman" w:cs="Times New Roman"/>
          <w:noProof/>
          <w:sz w:val="24"/>
          <w:szCs w:val="24"/>
        </w:rPr>
        <w:t>(1366), 241–249. doi: 10.1098/rstb.1998.0206</w:t>
      </w:r>
    </w:p>
    <w:p w14:paraId="0574839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um, D. A., Smith, S. D. W., &amp; Donovan, S. S. S. (2005). The tree-thinking challenge.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10</w:t>
      </w:r>
      <w:r w:rsidRPr="00230579">
        <w:rPr>
          <w:rFonts w:ascii="Times New Roman" w:hAnsi="Times New Roman" w:cs="Times New Roman"/>
          <w:noProof/>
          <w:sz w:val="24"/>
          <w:szCs w:val="24"/>
        </w:rPr>
        <w:t>(5750), 979–980. doi: 10.1126/science.1117727</w:t>
      </w:r>
    </w:p>
    <w:p w14:paraId="61E836AD"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aulieu, J. M., &amp; O’Meara, B. C. (2016). Detecting hidden diversification shifts in models of trait-dependent speciation and extinction.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5</w:t>
      </w:r>
      <w:r w:rsidRPr="00230579">
        <w:rPr>
          <w:rFonts w:ascii="Times New Roman" w:hAnsi="Times New Roman" w:cs="Times New Roman"/>
          <w:noProof/>
          <w:sz w:val="24"/>
          <w:szCs w:val="24"/>
        </w:rPr>
        <w:t>(4), 583–601. doi: 10.1093/sysbio/syw022</w:t>
      </w:r>
    </w:p>
    <w:p w14:paraId="248685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nton, M. J. (2013). Origins of biodiversity. </w:t>
      </w:r>
      <w:r w:rsidRPr="00230579">
        <w:rPr>
          <w:rFonts w:ascii="Times New Roman" w:hAnsi="Times New Roman" w:cs="Times New Roman"/>
          <w:i/>
          <w:iCs/>
          <w:noProof/>
          <w:sz w:val="24"/>
          <w:szCs w:val="24"/>
        </w:rPr>
        <w:t>Palaeontology</w:t>
      </w:r>
      <w:r w:rsidRPr="00230579">
        <w:rPr>
          <w:rFonts w:ascii="Times New Roman" w:hAnsi="Times New Roman" w:cs="Times New Roman"/>
          <w:noProof/>
          <w:sz w:val="24"/>
          <w:szCs w:val="24"/>
        </w:rPr>
        <w:t>. doi: 10.1111/pala.12012</w:t>
      </w:r>
    </w:p>
    <w:p w14:paraId="57B6CD3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Benton, M. J. (2016). Origins of Biodiversity.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4</w:t>
      </w:r>
      <w:r w:rsidRPr="00230579">
        <w:rPr>
          <w:rFonts w:ascii="Times New Roman" w:hAnsi="Times New Roman" w:cs="Times New Roman"/>
          <w:noProof/>
          <w:sz w:val="24"/>
          <w:szCs w:val="24"/>
        </w:rPr>
        <w:t>(11), 1–7. doi: 10.1371/journal.pbio.2000724</w:t>
      </w:r>
    </w:p>
    <w:p w14:paraId="1AEBE365" w14:textId="04569D61"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rée, B., Condamine, F. L., &amp; Guinot, G. (2022). Combining palaeontological and neontological data shows a delayed diversification burst of carcharhiniform sharks likely mediated by environmental change. </w:t>
      </w:r>
      <w:r w:rsidRPr="00230579">
        <w:rPr>
          <w:rFonts w:ascii="Times New Roman" w:hAnsi="Times New Roman" w:cs="Times New Roman"/>
          <w:i/>
          <w:iCs/>
          <w:noProof/>
          <w:sz w:val="24"/>
          <w:szCs w:val="24"/>
        </w:rPr>
        <w:t>Scientific Report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2</w:t>
      </w:r>
      <w:r w:rsidRPr="00230579">
        <w:rPr>
          <w:rFonts w:ascii="Times New Roman" w:hAnsi="Times New Roman" w:cs="Times New Roman"/>
          <w:noProof/>
          <w:sz w:val="24"/>
          <w:szCs w:val="24"/>
        </w:rPr>
        <w:t>(1), 21906.</w:t>
      </w:r>
      <w:r>
        <w:rPr>
          <w:rFonts w:ascii="Times New Roman" w:hAnsi="Times New Roman" w:cs="Times New Roman"/>
          <w:noProof/>
          <w:sz w:val="24"/>
          <w:szCs w:val="24"/>
        </w:rPr>
        <w:t xml:space="preserve"> doi:</w:t>
      </w:r>
      <w:r w:rsidRPr="00230579">
        <w:t xml:space="preserve"> </w:t>
      </w:r>
      <w:r w:rsidRPr="00230579">
        <w:rPr>
          <w:rFonts w:ascii="Times New Roman" w:hAnsi="Times New Roman" w:cs="Times New Roman"/>
          <w:noProof/>
          <w:sz w:val="24"/>
          <w:szCs w:val="24"/>
        </w:rPr>
        <w:t>10.1038/s41598-022-26010-7</w:t>
      </w:r>
      <w:r>
        <w:rPr>
          <w:rFonts w:ascii="Times New Roman" w:hAnsi="Times New Roman" w:cs="Times New Roman"/>
          <w:noProof/>
          <w:sz w:val="24"/>
          <w:szCs w:val="24"/>
        </w:rPr>
        <w:t xml:space="preserve"> </w:t>
      </w:r>
    </w:p>
    <w:p w14:paraId="667F4B71" w14:textId="2FCC502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etano, D. S., &amp; Quental, T. B. (2022). How important is budding speciaiton for comparative studi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101/2022.05.24.493296</w:t>
      </w:r>
    </w:p>
    <w:p w14:paraId="3C7E1F45" w14:textId="650AB6E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llaway, E. (2017). Oldest Homo sapiens fossil claim rewrites our species’ history. </w:t>
      </w:r>
      <w:r w:rsidRPr="00230579">
        <w:rPr>
          <w:rFonts w:ascii="Times New Roman" w:hAnsi="Times New Roman" w:cs="Times New Roman"/>
          <w:i/>
          <w:iCs/>
          <w:noProof/>
          <w:sz w:val="24"/>
          <w:szCs w:val="24"/>
        </w:rPr>
        <w:t>Nature</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546, 289-293</w:t>
      </w:r>
      <w:r w:rsidRPr="00230579">
        <w:rPr>
          <w:rFonts w:ascii="Times New Roman" w:hAnsi="Times New Roman" w:cs="Times New Roman"/>
          <w:noProof/>
          <w:sz w:val="24"/>
          <w:szCs w:val="24"/>
        </w:rPr>
        <w:t>. doi: 10.1038/nature.2017.22114</w:t>
      </w:r>
    </w:p>
    <w:p w14:paraId="4D825F26"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aurby, S., Silvestro, D., Zizka, A., Jaramillo, C., Bacon, C. D., &amp; Antonelli, A. (2020). Disproportionate extinction of South American mammals drove the asymmetry of the Great American Biotic Interchange.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17</w:t>
      </w:r>
      <w:r w:rsidRPr="00230579">
        <w:rPr>
          <w:rFonts w:ascii="Times New Roman" w:hAnsi="Times New Roman" w:cs="Times New Roman"/>
          <w:noProof/>
          <w:sz w:val="24"/>
          <w:szCs w:val="24"/>
        </w:rPr>
        <w:t>(42), 26281–26287. doi: 10.1073/pnas.2009397117</w:t>
      </w:r>
    </w:p>
    <w:p w14:paraId="1D8920C7"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orasiepi, A., Jaramillo, C., Sánchez-villagra, M. R., &amp; Richardson, J. E. (2015). </w:t>
      </w:r>
      <w:r w:rsidRPr="00230579">
        <w:rPr>
          <w:rFonts w:ascii="Times New Roman" w:hAnsi="Times New Roman" w:cs="Times New Roman"/>
          <w:i/>
          <w:iCs/>
          <w:noProof/>
          <w:sz w:val="24"/>
          <w:szCs w:val="24"/>
        </w:rPr>
        <w:t>Neotropical mammal diversity and the Great American Biotic Interchange : spatial and temporal variation in South America ’ s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January), 1–11. doi: 10.3389/fgene.2014.00451</w:t>
      </w:r>
    </w:p>
    <w:p w14:paraId="30BB4251"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hang, J., Rabosky, D. L., &amp; Alfaro, M. E. (2020). Estimating Diversification Rates on Incompletely Sampled Phylogenies: Theoretical Concerns and Practical Solution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9</w:t>
      </w:r>
      <w:r w:rsidRPr="00230579">
        <w:rPr>
          <w:rFonts w:ascii="Times New Roman" w:hAnsi="Times New Roman" w:cs="Times New Roman"/>
          <w:noProof/>
          <w:sz w:val="24"/>
          <w:szCs w:val="24"/>
        </w:rPr>
        <w:t>(3), 602–611. doi: 10.1093/sysbio/syz081</w:t>
      </w:r>
    </w:p>
    <w:p w14:paraId="1AEBF6F8" w14:textId="2E37936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Davies, T. J., Smith, G. F., Bellstedt, D. U., Boatwright, J. S., Bytebier, B., Cowling, R. M., </w:t>
      </w:r>
      <w:r>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1). Extinction risk and diversification are linked in a plant biodiversity hotspot.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Pr>
          <w:rFonts w:ascii="Times New Roman" w:hAnsi="Times New Roman" w:cs="Times New Roman"/>
          <w:noProof/>
          <w:sz w:val="24"/>
          <w:szCs w:val="24"/>
        </w:rPr>
        <w:t xml:space="preserve">9(5), e1000620. </w:t>
      </w:r>
      <w:r w:rsidRPr="00230579">
        <w:rPr>
          <w:rFonts w:ascii="Times New Roman" w:hAnsi="Times New Roman" w:cs="Times New Roman"/>
          <w:noProof/>
          <w:sz w:val="24"/>
          <w:szCs w:val="24"/>
        </w:rPr>
        <w:t>doi: 10.1371/journal.pbio.1000620</w:t>
      </w:r>
    </w:p>
    <w:p w14:paraId="696E3DE4" w14:textId="1E59AA9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Eldredge, N., Thompson, J. N., Brakefield, P. M., Gavrilets, S., Jablonski, D., Jackson, J. B. C.,</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5). The dynamics of evolutionary stasis. </w:t>
      </w:r>
      <w:r w:rsidRPr="00230579">
        <w:rPr>
          <w:rFonts w:ascii="Times New Roman" w:hAnsi="Times New Roman" w:cs="Times New Roman"/>
          <w:i/>
          <w:iCs/>
          <w:noProof/>
          <w:sz w:val="24"/>
          <w:szCs w:val="24"/>
        </w:rPr>
        <w:t>Paleobiology</w:t>
      </w:r>
      <w:r w:rsidR="006F349E">
        <w:rPr>
          <w:rFonts w:ascii="Times New Roman" w:hAnsi="Times New Roman" w:cs="Times New Roman"/>
          <w:noProof/>
          <w:sz w:val="24"/>
          <w:szCs w:val="24"/>
        </w:rPr>
        <w:t xml:space="preserve"> 31(S2), 133-145.</w:t>
      </w:r>
      <w:r w:rsidRPr="00230579">
        <w:rPr>
          <w:rFonts w:ascii="Times New Roman" w:hAnsi="Times New Roman" w:cs="Times New Roman"/>
          <w:noProof/>
          <w:sz w:val="24"/>
          <w:szCs w:val="24"/>
        </w:rPr>
        <w:t xml:space="preserve"> doi: 10.1666/0094-8373(2005)031[0133:tdoes]2.0.co;2</w:t>
      </w:r>
    </w:p>
    <w:p w14:paraId="45493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Emerson, B. C., &amp; Patiño, J. (2018). Anagenesis, Cladogenesis, and Speciation on Islands.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3</w:t>
      </w:r>
      <w:r w:rsidRPr="00230579">
        <w:rPr>
          <w:rFonts w:ascii="Times New Roman" w:hAnsi="Times New Roman" w:cs="Times New Roman"/>
          <w:noProof/>
          <w:sz w:val="24"/>
          <w:szCs w:val="24"/>
        </w:rPr>
        <w:t>(7), 488–491. doi: 10.1016/j.tree.2018.04.006</w:t>
      </w:r>
    </w:p>
    <w:p w14:paraId="25D0EF1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itzpatrick, B. M., &amp; Turelli, M. (2006). The Geography of Mammalian Speciation: Mixed </w:t>
      </w:r>
      <w:r w:rsidRPr="00230579">
        <w:rPr>
          <w:rFonts w:ascii="Times New Roman" w:hAnsi="Times New Roman" w:cs="Times New Roman"/>
          <w:noProof/>
          <w:sz w:val="24"/>
          <w:szCs w:val="24"/>
        </w:rPr>
        <w:lastRenderedPageBreak/>
        <w:t xml:space="preserve">Signals From Phylogenies and Range Map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0</w:t>
      </w:r>
      <w:r w:rsidRPr="00230579">
        <w:rPr>
          <w:rFonts w:ascii="Times New Roman" w:hAnsi="Times New Roman" w:cs="Times New Roman"/>
          <w:noProof/>
          <w:sz w:val="24"/>
          <w:szCs w:val="24"/>
        </w:rPr>
        <w:t>(3), 601–615. doi: 10.1111/j.0014-3820.2006.tb01140.x</w:t>
      </w:r>
    </w:p>
    <w:p w14:paraId="5B722BB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jeldså, J., Bowie, R. C. K., &amp; Rahbek, C. (2012). The role of mountain ranges in the diversification of birds. </w:t>
      </w:r>
      <w:r w:rsidRPr="00230579">
        <w:rPr>
          <w:rFonts w:ascii="Times New Roman" w:hAnsi="Times New Roman" w:cs="Times New Roman"/>
          <w:i/>
          <w:iCs/>
          <w:noProof/>
          <w:sz w:val="24"/>
          <w:szCs w:val="24"/>
        </w:rPr>
        <w:t>Annual Review of Ecology, Evolution, and Systematic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3</w:t>
      </w:r>
      <w:r w:rsidRPr="00230579">
        <w:rPr>
          <w:rFonts w:ascii="Times New Roman" w:hAnsi="Times New Roman" w:cs="Times New Roman"/>
          <w:noProof/>
          <w:sz w:val="24"/>
          <w:szCs w:val="24"/>
        </w:rPr>
        <w:t>, 249–265. doi: 10.1146/annurev-ecolsys-102710-145113</w:t>
      </w:r>
    </w:p>
    <w:p w14:paraId="4604C355" w14:textId="020722E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1996). </w:t>
      </w:r>
      <w:r w:rsidRPr="00230579">
        <w:rPr>
          <w:rFonts w:ascii="Times New Roman" w:hAnsi="Times New Roman" w:cs="Times New Roman"/>
          <w:i/>
          <w:iCs/>
          <w:noProof/>
          <w:sz w:val="24"/>
          <w:szCs w:val="24"/>
        </w:rPr>
        <w:t>On the Probability of Ancestors in the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41–151.</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46</w:t>
      </w:r>
    </w:p>
    <w:p w14:paraId="3FC66D45" w14:textId="1D4DB62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amp; Raup, D. M. (1996). </w:t>
      </w:r>
      <w:r w:rsidRPr="00230579">
        <w:rPr>
          <w:rFonts w:ascii="Times New Roman" w:hAnsi="Times New Roman" w:cs="Times New Roman"/>
          <w:i/>
          <w:iCs/>
          <w:noProof/>
          <w:sz w:val="24"/>
          <w:szCs w:val="24"/>
        </w:rPr>
        <w:t>Fossil Preservation and the Stratigraphic Ranges of Tax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21–140.</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34</w:t>
      </w:r>
    </w:p>
    <w:p w14:paraId="3A5ABE4B" w14:textId="40A73A2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Gaston, K. J., &amp; Blackburn, T. M. (1997). Evolutionary age and risk of extinction in the global avifauna. </w:t>
      </w:r>
      <w:r w:rsidRPr="00230579">
        <w:rPr>
          <w:rFonts w:ascii="Times New Roman" w:hAnsi="Times New Roman" w:cs="Times New Roman"/>
          <w:i/>
          <w:iCs/>
          <w:noProof/>
          <w:sz w:val="24"/>
          <w:szCs w:val="24"/>
        </w:rPr>
        <w:t>Evolutionary Ecology</w:t>
      </w:r>
      <w:r w:rsidR="006F349E">
        <w:rPr>
          <w:rFonts w:ascii="Times New Roman" w:hAnsi="Times New Roman" w:cs="Times New Roman"/>
          <w:i/>
          <w:iCs/>
          <w:noProof/>
          <w:sz w:val="24"/>
          <w:szCs w:val="24"/>
        </w:rPr>
        <w:t xml:space="preserve">, </w:t>
      </w:r>
      <w:r w:rsidR="006F349E">
        <w:rPr>
          <w:rFonts w:ascii="Times New Roman" w:hAnsi="Times New Roman" w:cs="Times New Roman"/>
          <w:noProof/>
          <w:sz w:val="24"/>
          <w:szCs w:val="24"/>
        </w:rPr>
        <w:t>11, 557</w:t>
      </w:r>
      <w:r w:rsidR="006F349E" w:rsidRPr="00230579">
        <w:rPr>
          <w:rFonts w:ascii="Times New Roman" w:hAnsi="Times New Roman" w:cs="Times New Roman"/>
          <w:noProof/>
          <w:sz w:val="24"/>
          <w:szCs w:val="24"/>
        </w:rPr>
        <w:t>–</w:t>
      </w:r>
      <w:r w:rsidR="006F349E">
        <w:rPr>
          <w:rFonts w:ascii="Times New Roman" w:hAnsi="Times New Roman" w:cs="Times New Roman"/>
          <w:noProof/>
          <w:sz w:val="24"/>
          <w:szCs w:val="24"/>
        </w:rPr>
        <w:t>565</w:t>
      </w:r>
      <w:r w:rsidRPr="00230579">
        <w:rPr>
          <w:rFonts w:ascii="Times New Roman" w:hAnsi="Times New Roman" w:cs="Times New Roman"/>
          <w:noProof/>
          <w:sz w:val="24"/>
          <w:szCs w:val="24"/>
        </w:rPr>
        <w:t>. doi: 10.1007/s10682-997-1511-4</w:t>
      </w:r>
    </w:p>
    <w:p w14:paraId="46430F00" w14:textId="1DCCE2A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arvey, P. H., May, R. M., &amp; Nee, S. (1994). Phylogenies without fossil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8</w:t>
      </w:r>
      <w:r w:rsidRPr="00230579">
        <w:rPr>
          <w:rFonts w:ascii="Times New Roman" w:hAnsi="Times New Roman" w:cs="Times New Roman"/>
          <w:noProof/>
          <w:sz w:val="24"/>
          <w:szCs w:val="24"/>
        </w:rPr>
        <w:t>(3), 523–529.</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111/j.1558-5646.1994.tb01341.x</w:t>
      </w:r>
    </w:p>
    <w:p w14:paraId="15A33EF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ath, T. A., Hedtke, S. M., &amp; Hillis, D. M. (2008). Taxon sampling and the accuracy of phylogenetic analyses. </w:t>
      </w:r>
      <w:r w:rsidRPr="00230579">
        <w:rPr>
          <w:rFonts w:ascii="Times New Roman" w:hAnsi="Times New Roman" w:cs="Times New Roman"/>
          <w:i/>
          <w:iCs/>
          <w:noProof/>
          <w:sz w:val="24"/>
          <w:szCs w:val="24"/>
        </w:rPr>
        <w:t>Journal of Systematics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6</w:t>
      </w:r>
      <w:r w:rsidRPr="00230579">
        <w:rPr>
          <w:rFonts w:ascii="Times New Roman" w:hAnsi="Times New Roman" w:cs="Times New Roman"/>
          <w:noProof/>
          <w:sz w:val="24"/>
          <w:szCs w:val="24"/>
        </w:rPr>
        <w:t>(3), 239–257. doi: 10.3724/SP.J.1002.2008.08016</w:t>
      </w:r>
    </w:p>
    <w:p w14:paraId="32B3D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nning, W. (1999). </w:t>
      </w:r>
      <w:r w:rsidRPr="00230579">
        <w:rPr>
          <w:rFonts w:ascii="Times New Roman" w:hAnsi="Times New Roman" w:cs="Times New Roman"/>
          <w:i/>
          <w:iCs/>
          <w:noProof/>
          <w:sz w:val="24"/>
          <w:szCs w:val="24"/>
        </w:rPr>
        <w:t>Phylogenetic systematics</w:t>
      </w:r>
      <w:r w:rsidRPr="00230579">
        <w:rPr>
          <w:rFonts w:ascii="Times New Roman" w:hAnsi="Times New Roman" w:cs="Times New Roman"/>
          <w:noProof/>
          <w:sz w:val="24"/>
          <w:szCs w:val="24"/>
        </w:rPr>
        <w:t>. University of Illinois Press.</w:t>
      </w:r>
    </w:p>
    <w:p w14:paraId="394D16E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IUCN. (2016). IUCN Red List of Threatened Species. Version 2016-2. </w:t>
      </w:r>
      <w:r w:rsidRPr="00230579">
        <w:rPr>
          <w:rFonts w:ascii="Times New Roman" w:hAnsi="Times New Roman" w:cs="Times New Roman"/>
          <w:i/>
          <w:iCs/>
          <w:noProof/>
          <w:sz w:val="24"/>
          <w:szCs w:val="24"/>
        </w:rPr>
        <w:t>Fourth Quarter</w:t>
      </w:r>
      <w:r w:rsidRPr="00230579">
        <w:rPr>
          <w:rFonts w:ascii="Times New Roman" w:hAnsi="Times New Roman" w:cs="Times New Roman"/>
          <w:noProof/>
          <w:sz w:val="24"/>
          <w:szCs w:val="24"/>
        </w:rPr>
        <w:t>.</w:t>
      </w:r>
    </w:p>
    <w:p w14:paraId="62B4E7F6" w14:textId="535CBFF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Johnson, C. N., Delean, S., &amp; Balmford, A. (2002). </w:t>
      </w:r>
      <w:r w:rsidRPr="00230579">
        <w:rPr>
          <w:rFonts w:ascii="Times New Roman" w:hAnsi="Times New Roman" w:cs="Times New Roman"/>
          <w:i/>
          <w:iCs/>
          <w:noProof/>
          <w:sz w:val="24"/>
          <w:szCs w:val="24"/>
        </w:rPr>
        <w:t>Phylogeny and the selectivity of extinction in Australian marsupials</w:t>
      </w:r>
      <w:r w:rsidRPr="00230579">
        <w:rPr>
          <w:rFonts w:ascii="Times New Roman" w:hAnsi="Times New Roman" w:cs="Times New Roman"/>
          <w:noProof/>
          <w:sz w:val="24"/>
          <w:szCs w:val="24"/>
        </w:rPr>
        <w:t>. 135–142. doi: 10.1017/S1367943002002196</w:t>
      </w:r>
    </w:p>
    <w:p w14:paraId="5133A2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Kendall, M. G. (1946). </w:t>
      </w:r>
      <w:r w:rsidRPr="00230579">
        <w:rPr>
          <w:rFonts w:ascii="Times New Roman" w:hAnsi="Times New Roman" w:cs="Times New Roman"/>
          <w:i/>
          <w:iCs/>
          <w:noProof/>
          <w:sz w:val="24"/>
          <w:szCs w:val="24"/>
        </w:rPr>
        <w:t>The advanced theory of statistics</w:t>
      </w:r>
      <w:r w:rsidRPr="00230579">
        <w:rPr>
          <w:rFonts w:ascii="Times New Roman" w:hAnsi="Times New Roman" w:cs="Times New Roman"/>
          <w:noProof/>
          <w:sz w:val="24"/>
          <w:szCs w:val="24"/>
        </w:rPr>
        <w:t xml:space="preserve"> (2nd ed.). Charles Griffin adn Co., Ltd., London.</w:t>
      </w:r>
    </w:p>
    <w:p w14:paraId="44E85CAB" w14:textId="3294DEF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syad017</w:t>
      </w:r>
      <w:r w:rsidRPr="00230579">
        <w:rPr>
          <w:rFonts w:ascii="Times New Roman" w:hAnsi="Times New Roman" w:cs="Times New Roman"/>
          <w:noProof/>
          <w:sz w:val="24"/>
          <w:szCs w:val="24"/>
        </w:rPr>
        <w:t>.</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93/sysbio/syad017</w:t>
      </w:r>
    </w:p>
    <w:p w14:paraId="2137DD4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osos, J. B., &amp; Glor, R. E. (2003). Phylogenetic comparative methods and the geography of speciation.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8</w:t>
      </w:r>
      <w:r w:rsidRPr="00230579">
        <w:rPr>
          <w:rFonts w:ascii="Times New Roman" w:hAnsi="Times New Roman" w:cs="Times New Roman"/>
          <w:noProof/>
          <w:sz w:val="24"/>
          <w:szCs w:val="24"/>
        </w:rPr>
        <w:t>(5), 220–227. doi: 10.1016/S0169-5347(03)00037-5</w:t>
      </w:r>
    </w:p>
    <w:p w14:paraId="77306F0A"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eier, R., &amp; Willmann, R. (2000). A defense of the Hennigian Species Concept.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 167).</w:t>
      </w:r>
    </w:p>
    <w:p w14:paraId="1820BDB5" w14:textId="16AED33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Mynard, P., Algar, A., Lancaster, L., Bocedi, G., Fahri, F., Gubry-Rangin, C., </w:t>
      </w:r>
      <w:r w:rsidR="006F349E">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Impact of Phylogenetic Tree Completeness and Misspecification of Sampling Fractions on Trait Dependent Diversification Model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72</w:t>
      </w:r>
      <w:r w:rsidRPr="00230579">
        <w:rPr>
          <w:rFonts w:ascii="Times New Roman" w:hAnsi="Times New Roman" w:cs="Times New Roman"/>
          <w:noProof/>
          <w:sz w:val="24"/>
          <w:szCs w:val="24"/>
        </w:rPr>
        <w:t>(1), 106–119. doi: 10.1093/sysbio/syad001</w:t>
      </w:r>
    </w:p>
    <w:p w14:paraId="3B1A91F6" w14:textId="18936EF4"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Nee, S., &amp; May, R. M. (1997). Extinction and the Loss of Evolutionary History.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78</w:t>
      </w:r>
      <w:r w:rsidRPr="00230579">
        <w:rPr>
          <w:rFonts w:ascii="Times New Roman" w:hAnsi="Times New Roman" w:cs="Times New Roman"/>
          <w:noProof/>
          <w:sz w:val="24"/>
          <w:szCs w:val="24"/>
        </w:rPr>
        <w:t>(5338), 692–694.</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26/science.278.5338.692</w:t>
      </w:r>
    </w:p>
    <w:p w14:paraId="055E4F9B" w14:textId="5EF5B27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earson, P. N. (1995). Investigating age-dependency of species extinction rates using dynamic survivorship analysis. </w:t>
      </w:r>
      <w:r w:rsidRPr="00230579">
        <w:rPr>
          <w:rFonts w:ascii="Times New Roman" w:hAnsi="Times New Roman" w:cs="Times New Roman"/>
          <w:i/>
          <w:iCs/>
          <w:noProof/>
          <w:sz w:val="24"/>
          <w:szCs w:val="24"/>
        </w:rPr>
        <w:t>Historical Biology</w:t>
      </w:r>
      <w:r w:rsidR="008D0099">
        <w:rPr>
          <w:rFonts w:ascii="Times New Roman" w:hAnsi="Times New Roman" w:cs="Times New Roman"/>
          <w:noProof/>
          <w:sz w:val="24"/>
          <w:szCs w:val="24"/>
        </w:rPr>
        <w:t>, 10(2), 119</w:t>
      </w:r>
      <w:r w:rsidR="008D0099" w:rsidRPr="00230579">
        <w:rPr>
          <w:rFonts w:ascii="Times New Roman" w:hAnsi="Times New Roman" w:cs="Times New Roman"/>
          <w:noProof/>
          <w:sz w:val="24"/>
          <w:szCs w:val="24"/>
        </w:rPr>
        <w:t>–</w:t>
      </w:r>
      <w:r w:rsidR="008D0099">
        <w:rPr>
          <w:rFonts w:ascii="Times New Roman" w:hAnsi="Times New Roman" w:cs="Times New Roman"/>
          <w:noProof/>
          <w:sz w:val="24"/>
          <w:szCs w:val="24"/>
        </w:rPr>
        <w:t>136.</w:t>
      </w:r>
      <w:r w:rsidRPr="00230579">
        <w:rPr>
          <w:rFonts w:ascii="Times New Roman" w:hAnsi="Times New Roman" w:cs="Times New Roman"/>
          <w:noProof/>
          <w:sz w:val="24"/>
          <w:szCs w:val="24"/>
        </w:rPr>
        <w:t xml:space="preserve"> doi: 10.1080/10292389509380516</w:t>
      </w:r>
    </w:p>
    <w:p w14:paraId="0E209A7E" w14:textId="4540A36E"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e, M. R., &amp; Caron, F. (2023). Substantial variation in species ages among vertebrate clad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06</w:t>
      </w:r>
      <w:r w:rsidR="008D0099">
        <w:rPr>
          <w:rFonts w:ascii="Times New Roman" w:hAnsi="Times New Roman" w:cs="Times New Roman"/>
          <w:noProof/>
          <w:sz w:val="24"/>
          <w:szCs w:val="24"/>
        </w:rPr>
        <w:t>. doi: 1</w:t>
      </w:r>
      <w:r w:rsidR="008D0099" w:rsidRPr="008D0099">
        <w:rPr>
          <w:rFonts w:ascii="Times New Roman" w:hAnsi="Times New Roman" w:cs="Times New Roman"/>
          <w:noProof/>
          <w:sz w:val="24"/>
          <w:szCs w:val="24"/>
        </w:rPr>
        <w:t>0.1101/2023.06.08.544238</w:t>
      </w:r>
    </w:p>
    <w:p w14:paraId="13D39B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mm, S. L., Jenkins, C. N., Abell, R., Brooks, T. M., Gittleman, J. L., Joppa, L. N., … Sexton, J. O. (2014). The biodiversity of species and their rates of extinction, distribution, and protection.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44</w:t>
      </w:r>
      <w:r w:rsidRPr="00230579">
        <w:rPr>
          <w:rFonts w:ascii="Times New Roman" w:hAnsi="Times New Roman" w:cs="Times New Roman"/>
          <w:noProof/>
          <w:sz w:val="24"/>
          <w:szCs w:val="24"/>
        </w:rPr>
        <w:t>(6187). doi: 10.1126/science.1246752</w:t>
      </w:r>
    </w:p>
    <w:p w14:paraId="380370E0" w14:textId="6886E34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R Core Team. (2019). R: A language and environment for statistical computing.</w:t>
      </w:r>
      <w:r w:rsidR="008D0099">
        <w:rPr>
          <w:rFonts w:ascii="Times New Roman" w:hAnsi="Times New Roman" w:cs="Times New Roman"/>
          <w:noProof/>
          <w:sz w:val="24"/>
          <w:szCs w:val="24"/>
        </w:rPr>
        <w:t xml:space="preserve"> Vienna, Austri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R Foundation for Statistical Computing</w:t>
      </w:r>
      <w:r w:rsidRPr="00230579">
        <w:rPr>
          <w:rFonts w:ascii="Times New Roman" w:hAnsi="Times New Roman" w:cs="Times New Roman"/>
          <w:noProof/>
          <w:sz w:val="24"/>
          <w:szCs w:val="24"/>
        </w:rPr>
        <w:t>.</w:t>
      </w:r>
      <w:r w:rsidR="008D0099">
        <w:rPr>
          <w:rFonts w:ascii="Times New Roman" w:hAnsi="Times New Roman" w:cs="Times New Roman"/>
          <w:noProof/>
          <w:sz w:val="24"/>
          <w:szCs w:val="24"/>
        </w:rPr>
        <w:t xml:space="preserve"> Retrieved from </w:t>
      </w:r>
      <w:r w:rsidR="008D0099" w:rsidRPr="008D0099">
        <w:rPr>
          <w:rFonts w:ascii="Times New Roman" w:hAnsi="Times New Roman" w:cs="Times New Roman"/>
          <w:noProof/>
          <w:sz w:val="24"/>
          <w:szCs w:val="24"/>
        </w:rPr>
        <w:t>https://www.r-project.org/</w:t>
      </w:r>
    </w:p>
    <w:p w14:paraId="770E167E" w14:textId="281C308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abosky, D. L. (2010). Extinction rates should not be estimated from molecular phylogenies. </w:t>
      </w:r>
      <w:r w:rsidRPr="00230579">
        <w:rPr>
          <w:rFonts w:ascii="Times New Roman" w:hAnsi="Times New Roman" w:cs="Times New Roman"/>
          <w:i/>
          <w:iCs/>
          <w:noProof/>
          <w:sz w:val="24"/>
          <w:szCs w:val="24"/>
        </w:rPr>
        <w:t>Evolution</w:t>
      </w:r>
      <w:r w:rsidR="008D0099">
        <w:rPr>
          <w:rFonts w:ascii="Times New Roman" w:hAnsi="Times New Roman" w:cs="Times New Roman"/>
          <w:noProof/>
          <w:sz w:val="24"/>
          <w:szCs w:val="24"/>
        </w:rPr>
        <w:t>, 64(6), 1816</w:t>
      </w:r>
      <w:r w:rsidR="008D0099" w:rsidRPr="008D0099">
        <w:rPr>
          <w:rFonts w:ascii="Times New Roman" w:hAnsi="Times New Roman" w:cs="Times New Roman"/>
          <w:noProof/>
          <w:sz w:val="24"/>
          <w:szCs w:val="24"/>
        </w:rPr>
        <w:t>–</w:t>
      </w:r>
      <w:r w:rsidR="008D0099">
        <w:rPr>
          <w:rFonts w:ascii="Times New Roman" w:hAnsi="Times New Roman" w:cs="Times New Roman"/>
          <w:noProof/>
          <w:sz w:val="24"/>
          <w:szCs w:val="24"/>
        </w:rPr>
        <w:t>1824.</w:t>
      </w:r>
      <w:r w:rsidRPr="00230579">
        <w:rPr>
          <w:rFonts w:ascii="Times New Roman" w:hAnsi="Times New Roman" w:cs="Times New Roman"/>
          <w:noProof/>
          <w:sz w:val="24"/>
          <w:szCs w:val="24"/>
        </w:rPr>
        <w:t xml:space="preserve"> doi: 10.1111/j.1558-5646.2009.00926.x</w:t>
      </w:r>
    </w:p>
    <w:p w14:paraId="7281C6CC" w14:textId="309267B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ivas-Gonzáles, I., Rousselle, M., Li, F., Zhou, L., Dutheil, J., Munch, K.,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Pervasive incomplete lineage sorting illuminates speciation and selection in primates.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80</w:t>
      </w:r>
      <w:r w:rsidRPr="00230579">
        <w:rPr>
          <w:rFonts w:ascii="Times New Roman" w:hAnsi="Times New Roman" w:cs="Times New Roman"/>
          <w:noProof/>
          <w:sz w:val="24"/>
          <w:szCs w:val="24"/>
        </w:rPr>
        <w:t>(6648), eabn4409.</w:t>
      </w:r>
      <w:r w:rsidR="008D0099">
        <w:rPr>
          <w:rFonts w:ascii="Times New Roman" w:hAnsi="Times New Roman" w:cs="Times New Roman"/>
          <w:noProof/>
          <w:sz w:val="24"/>
          <w:szCs w:val="24"/>
        </w:rPr>
        <w:t xml:space="preserve"> doi:</w:t>
      </w:r>
      <w:r w:rsidR="008D0099" w:rsidRPr="008D0099">
        <w:t xml:space="preserve"> </w:t>
      </w:r>
      <w:r w:rsidR="008D0099" w:rsidRPr="008D0099">
        <w:rPr>
          <w:rFonts w:ascii="Times New Roman" w:hAnsi="Times New Roman" w:cs="Times New Roman"/>
          <w:noProof/>
          <w:sz w:val="24"/>
          <w:szCs w:val="24"/>
        </w:rPr>
        <w:t>10.1126/science.abn4409</w:t>
      </w:r>
      <w:r w:rsidR="008D0099">
        <w:rPr>
          <w:rFonts w:ascii="Times New Roman" w:hAnsi="Times New Roman" w:cs="Times New Roman"/>
          <w:noProof/>
          <w:sz w:val="24"/>
          <w:szCs w:val="24"/>
        </w:rPr>
        <w:t xml:space="preserve"> </w:t>
      </w:r>
    </w:p>
    <w:p w14:paraId="77B47704" w14:textId="28F85F6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opnarine, P. D., Byars, G., Fitzgerald, P., Paleobiology, S., &amp; Winter, N. (1999). </w:t>
      </w:r>
      <w:r w:rsidRPr="008D0099">
        <w:rPr>
          <w:rFonts w:ascii="Times New Roman" w:hAnsi="Times New Roman" w:cs="Times New Roman"/>
          <w:noProof/>
          <w:sz w:val="24"/>
          <w:szCs w:val="24"/>
        </w:rPr>
        <w:t xml:space="preserve">Anagenetic </w:t>
      </w:r>
      <w:r w:rsidR="008D0099">
        <w:rPr>
          <w:rFonts w:ascii="Times New Roman" w:hAnsi="Times New Roman" w:cs="Times New Roman"/>
          <w:noProof/>
          <w:sz w:val="24"/>
          <w:szCs w:val="24"/>
        </w:rPr>
        <w:t>e</w:t>
      </w:r>
      <w:r w:rsidRPr="008D0099">
        <w:rPr>
          <w:rFonts w:ascii="Times New Roman" w:hAnsi="Times New Roman" w:cs="Times New Roman"/>
          <w:noProof/>
          <w:sz w:val="24"/>
          <w:szCs w:val="24"/>
        </w:rPr>
        <w:t xml:space="preserve">volution, </w:t>
      </w:r>
      <w:r w:rsidR="008D0099">
        <w:rPr>
          <w:rFonts w:ascii="Times New Roman" w:hAnsi="Times New Roman" w:cs="Times New Roman"/>
          <w:noProof/>
          <w:sz w:val="24"/>
          <w:szCs w:val="24"/>
        </w:rPr>
        <w:t>st</w:t>
      </w:r>
      <w:r w:rsidRPr="008D0099">
        <w:rPr>
          <w:rFonts w:ascii="Times New Roman" w:hAnsi="Times New Roman" w:cs="Times New Roman"/>
          <w:noProof/>
          <w:sz w:val="24"/>
          <w:szCs w:val="24"/>
        </w:rPr>
        <w:t xml:space="preserve">ratophenetic </w:t>
      </w:r>
      <w:r w:rsidR="008D0099">
        <w:rPr>
          <w:rFonts w:ascii="Times New Roman" w:hAnsi="Times New Roman" w:cs="Times New Roman"/>
          <w:noProof/>
          <w:sz w:val="24"/>
          <w:szCs w:val="24"/>
        </w:rPr>
        <w:t>p</w:t>
      </w:r>
      <w:r w:rsidRPr="008D0099">
        <w:rPr>
          <w:rFonts w:ascii="Times New Roman" w:hAnsi="Times New Roman" w:cs="Times New Roman"/>
          <w:noProof/>
          <w:sz w:val="24"/>
          <w:szCs w:val="24"/>
        </w:rPr>
        <w:t xml:space="preserve">atterns, and </w:t>
      </w:r>
      <w:r w:rsidR="008D0099">
        <w:rPr>
          <w:rFonts w:ascii="Times New Roman" w:hAnsi="Times New Roman" w:cs="Times New Roman"/>
          <w:noProof/>
          <w:sz w:val="24"/>
          <w:szCs w:val="24"/>
        </w:rPr>
        <w:t>r</w:t>
      </w:r>
      <w:r w:rsidRPr="008D0099">
        <w:rPr>
          <w:rFonts w:ascii="Times New Roman" w:hAnsi="Times New Roman" w:cs="Times New Roman"/>
          <w:noProof/>
          <w:sz w:val="24"/>
          <w:szCs w:val="24"/>
        </w:rPr>
        <w:t xml:space="preserve">andom </w:t>
      </w:r>
      <w:r w:rsidR="008D0099">
        <w:rPr>
          <w:rFonts w:ascii="Times New Roman" w:hAnsi="Times New Roman" w:cs="Times New Roman"/>
          <w:noProof/>
          <w:sz w:val="24"/>
          <w:szCs w:val="24"/>
        </w:rPr>
        <w:t>w</w:t>
      </w:r>
      <w:r w:rsidRPr="008D0099">
        <w:rPr>
          <w:rFonts w:ascii="Times New Roman" w:hAnsi="Times New Roman" w:cs="Times New Roman"/>
          <w:noProof/>
          <w:sz w:val="24"/>
          <w:szCs w:val="24"/>
        </w:rPr>
        <w:t xml:space="preserve">alk </w:t>
      </w:r>
      <w:r w:rsidR="008D0099">
        <w:rPr>
          <w:rFonts w:ascii="Times New Roman" w:hAnsi="Times New Roman" w:cs="Times New Roman"/>
          <w:noProof/>
          <w:sz w:val="24"/>
          <w:szCs w:val="24"/>
        </w:rPr>
        <w:t>m</w:t>
      </w:r>
      <w:r w:rsidRPr="008D0099">
        <w:rPr>
          <w:rFonts w:ascii="Times New Roman" w:hAnsi="Times New Roman" w:cs="Times New Roman"/>
          <w:noProof/>
          <w:sz w:val="24"/>
          <w:szCs w:val="24"/>
        </w:rPr>
        <w:t>odels</w:t>
      </w:r>
      <w:r w:rsidR="008D0099">
        <w:rPr>
          <w:rFonts w:ascii="Times New Roman" w:hAnsi="Times New Roman" w:cs="Times New Roman"/>
          <w:noProof/>
          <w:sz w:val="24"/>
          <w:szCs w:val="24"/>
        </w:rPr>
        <w:t xml:space="preserve">. </w:t>
      </w:r>
      <w:r w:rsidR="008D0099">
        <w:rPr>
          <w:rFonts w:ascii="Times New Roman" w:hAnsi="Times New Roman" w:cs="Times New Roman"/>
          <w:i/>
          <w:iCs/>
          <w:noProof/>
          <w:sz w:val="24"/>
          <w:szCs w:val="24"/>
        </w:rPr>
        <w:t>Paleobiology,</w:t>
      </w:r>
      <w:r w:rsidRPr="00230579">
        <w:rPr>
          <w:rFonts w:ascii="Times New Roman" w:hAnsi="Times New Roman" w:cs="Times New Roman"/>
          <w:i/>
          <w:iCs/>
          <w:noProof/>
          <w:sz w:val="24"/>
          <w:szCs w:val="24"/>
        </w:rPr>
        <w:t xml:space="preserve"> </w:t>
      </w:r>
      <w:r w:rsidRPr="008D0099">
        <w:rPr>
          <w:rFonts w:ascii="Times New Roman" w:hAnsi="Times New Roman" w:cs="Times New Roman"/>
          <w:noProof/>
          <w:sz w:val="24"/>
          <w:szCs w:val="24"/>
        </w:rPr>
        <w:t>25</w:t>
      </w:r>
      <w:r w:rsidRPr="00230579">
        <w:rPr>
          <w:rFonts w:ascii="Times New Roman" w:hAnsi="Times New Roman" w:cs="Times New Roman"/>
          <w:noProof/>
          <w:sz w:val="24"/>
          <w:szCs w:val="24"/>
        </w:rPr>
        <w:t>(1), 41–57.</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666/0094-8373(1999)0252.3.CO;2</w:t>
      </w:r>
    </w:p>
    <w:p w14:paraId="6146DED8" w14:textId="75F5537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senblum, E. B., Sarver, B. A. J., Brown, J. W., Des Roches, S., Hardwick, K. M., Hether, T. D.,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2). Goldilocks Meets Santa Rosalia: An Ephemeral Speciation Model Explains Patterns of Diversification Across Time Scales. </w:t>
      </w:r>
      <w:r w:rsidRPr="00230579">
        <w:rPr>
          <w:rFonts w:ascii="Times New Roman" w:hAnsi="Times New Roman" w:cs="Times New Roman"/>
          <w:i/>
          <w:iCs/>
          <w:noProof/>
          <w:sz w:val="24"/>
          <w:szCs w:val="24"/>
        </w:rPr>
        <w:t>Evolutionary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9</w:t>
      </w:r>
      <w:r w:rsidRPr="00230579">
        <w:rPr>
          <w:rFonts w:ascii="Times New Roman" w:hAnsi="Times New Roman" w:cs="Times New Roman"/>
          <w:noProof/>
          <w:sz w:val="24"/>
          <w:szCs w:val="24"/>
        </w:rPr>
        <w:t>(2), 255–261. doi: 10.1007/s11692-012-9171-x</w:t>
      </w:r>
    </w:p>
    <w:p w14:paraId="76DFF130" w14:textId="20BA56B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lvestro, D., Salamin, N., &amp; Schnitzler, J. (2014). PyRate: a new program to estimate speciation and extinction rates from incomplete fossil data. </w:t>
      </w:r>
      <w:r w:rsidRPr="00230579">
        <w:rPr>
          <w:rFonts w:ascii="Times New Roman" w:hAnsi="Times New Roman" w:cs="Times New Roman"/>
          <w:i/>
          <w:iCs/>
          <w:noProof/>
          <w:sz w:val="24"/>
          <w:szCs w:val="24"/>
        </w:rPr>
        <w:t xml:space="preserve">Methods in Ecology and </w:t>
      </w:r>
      <w:r w:rsidRPr="00230579">
        <w:rPr>
          <w:rFonts w:ascii="Times New Roman" w:hAnsi="Times New Roman" w:cs="Times New Roman"/>
          <w:i/>
          <w:iCs/>
          <w:noProof/>
          <w:sz w:val="24"/>
          <w:szCs w:val="24"/>
        </w:rPr>
        <w:lastRenderedPageBreak/>
        <w:t>Evolution2</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10), 1126–1131.</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11/2041-210X.12263</w:t>
      </w:r>
    </w:p>
    <w:p w14:paraId="0834ADC9" w14:textId="1037A03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Castiglione, S., Mondanaro, A., Serio, C., Melchionna, M., Piras, P., </w:t>
      </w:r>
      <w:r w:rsidR="008D0099">
        <w:rPr>
          <w:rFonts w:ascii="Times New Roman" w:hAnsi="Times New Roman" w:cs="Times New Roman"/>
          <w:noProof/>
          <w:sz w:val="24"/>
          <w:szCs w:val="24"/>
        </w:rPr>
        <w:t xml:space="preserve"> et al., </w:t>
      </w:r>
      <w:r w:rsidRPr="00230579">
        <w:rPr>
          <w:rFonts w:ascii="Times New Roman" w:hAnsi="Times New Roman" w:cs="Times New Roman"/>
          <w:noProof/>
          <w:sz w:val="24"/>
          <w:szCs w:val="24"/>
        </w:rPr>
        <w:t xml:space="preserve">(2020). A 450 million years long latitudinal gradient in age-dependent extinction. </w:t>
      </w:r>
      <w:r w:rsidRPr="00230579">
        <w:rPr>
          <w:rFonts w:ascii="Times New Roman" w:hAnsi="Times New Roman" w:cs="Times New Roman"/>
          <w:i/>
          <w:iCs/>
          <w:noProof/>
          <w:sz w:val="24"/>
          <w:szCs w:val="24"/>
        </w:rPr>
        <w:t>Ecology Letter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3</w:t>
      </w:r>
      <w:r w:rsidRPr="00230579">
        <w:rPr>
          <w:rFonts w:ascii="Times New Roman" w:hAnsi="Times New Roman" w:cs="Times New Roman"/>
          <w:noProof/>
          <w:sz w:val="24"/>
          <w:szCs w:val="24"/>
        </w:rPr>
        <w:t>(3), 439–446. doi: 10.1111/ele.13441</w:t>
      </w:r>
    </w:p>
    <w:p w14:paraId="67FBA87F" w14:textId="77AF0C2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Salamin, N., Antonelli, A., &amp; Meyer, X. (2019). Improved estimation of macroevolutionary rates from fossil data using a Bayesian framework. </w:t>
      </w:r>
      <w:r w:rsidRPr="00230579">
        <w:rPr>
          <w:rFonts w:ascii="Times New Roman" w:hAnsi="Times New Roman" w:cs="Times New Roman"/>
          <w:i/>
          <w:iCs/>
          <w:noProof/>
          <w:sz w:val="24"/>
          <w:szCs w:val="24"/>
        </w:rPr>
        <w:t>Paleo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5</w:t>
      </w:r>
      <w:r w:rsidRPr="00230579">
        <w:rPr>
          <w:rFonts w:ascii="Times New Roman" w:hAnsi="Times New Roman" w:cs="Times New Roman"/>
          <w:noProof/>
          <w:sz w:val="24"/>
          <w:szCs w:val="24"/>
        </w:rPr>
        <w:t>(4), 546–570. doi: 10.1017/pab.2019.23</w:t>
      </w:r>
    </w:p>
    <w:p w14:paraId="3C7BFDFB" w14:textId="115971B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Warnock, R. C. M., Gavryushkina, A., &amp; Stadler, T. (2018). Closing the gap between palaeontological and neontological speciation and extinction rate estimates. </w:t>
      </w:r>
      <w:r w:rsidRPr="00230579">
        <w:rPr>
          <w:rFonts w:ascii="Times New Roman" w:hAnsi="Times New Roman" w:cs="Times New Roman"/>
          <w:i/>
          <w:iCs/>
          <w:noProof/>
          <w:sz w:val="24"/>
          <w:szCs w:val="24"/>
        </w:rPr>
        <w:t>Nature Communication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w:t>
      </w:r>
      <w:r w:rsidRPr="00230579">
        <w:rPr>
          <w:rFonts w:ascii="Times New Roman" w:hAnsi="Times New Roman" w:cs="Times New Roman"/>
          <w:noProof/>
          <w:sz w:val="24"/>
          <w:szCs w:val="24"/>
        </w:rPr>
        <w:t>(1). doi: 10.1038/s41467-018-07622-y</w:t>
      </w:r>
    </w:p>
    <w:p w14:paraId="7BCB6AF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61). </w:t>
      </w:r>
      <w:r w:rsidRPr="00230579">
        <w:rPr>
          <w:rFonts w:ascii="Times New Roman" w:hAnsi="Times New Roman" w:cs="Times New Roman"/>
          <w:i/>
          <w:iCs/>
          <w:noProof/>
          <w:sz w:val="24"/>
          <w:szCs w:val="24"/>
        </w:rPr>
        <w:t>Principles of animal taxonomy</w:t>
      </w:r>
      <w:r w:rsidRPr="00230579">
        <w:rPr>
          <w:rFonts w:ascii="Times New Roman" w:hAnsi="Times New Roman" w:cs="Times New Roman"/>
          <w:noProof/>
          <w:sz w:val="24"/>
          <w:szCs w:val="24"/>
        </w:rPr>
        <w:t>. Columbia University Press.</w:t>
      </w:r>
    </w:p>
    <w:p w14:paraId="45D344F8"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84). </w:t>
      </w:r>
      <w:r w:rsidRPr="00230579">
        <w:rPr>
          <w:rFonts w:ascii="Times New Roman" w:hAnsi="Times New Roman" w:cs="Times New Roman"/>
          <w:i/>
          <w:iCs/>
          <w:noProof/>
          <w:sz w:val="24"/>
          <w:szCs w:val="24"/>
        </w:rPr>
        <w:t>Tempo and mode in evolution</w:t>
      </w:r>
      <w:r w:rsidRPr="00230579">
        <w:rPr>
          <w:rFonts w:ascii="Times New Roman" w:hAnsi="Times New Roman" w:cs="Times New Roman"/>
          <w:noProof/>
          <w:sz w:val="24"/>
          <w:szCs w:val="24"/>
        </w:rPr>
        <w:t>. Columbia University Press.</w:t>
      </w:r>
    </w:p>
    <w:p w14:paraId="5509C39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roge G. (1951). The species concept.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4), 285–298.</w:t>
      </w:r>
    </w:p>
    <w:p w14:paraId="72A2895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keels, A., &amp; Cardillo, M. (2019). Reconstructing the geography of speciation from contemporary biodiversity data. </w:t>
      </w:r>
      <w:r w:rsidRPr="00230579">
        <w:rPr>
          <w:rFonts w:ascii="Times New Roman" w:hAnsi="Times New Roman" w:cs="Times New Roman"/>
          <w:i/>
          <w:iCs/>
          <w:noProof/>
          <w:sz w:val="24"/>
          <w:szCs w:val="24"/>
        </w:rPr>
        <w:t>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93</w:t>
      </w:r>
      <w:r w:rsidRPr="00230579">
        <w:rPr>
          <w:rFonts w:ascii="Times New Roman" w:hAnsi="Times New Roman" w:cs="Times New Roman"/>
          <w:noProof/>
          <w:sz w:val="24"/>
          <w:szCs w:val="24"/>
        </w:rPr>
        <w:t>(2), 240–255. doi: 10.1086/701125</w:t>
      </w:r>
    </w:p>
    <w:p w14:paraId="607AF178" w14:textId="715BC132"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onne, J., Dalsgaard, B., Borregaard, M. K., Kennedy, J., Fjeldså, J., &amp; Rahbek, C. (2022). Biodiversity cradles and museums segregating within hotspots of endemism.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9</w:t>
      </w:r>
      <w:r w:rsidRPr="00230579">
        <w:rPr>
          <w:rFonts w:ascii="Times New Roman" w:hAnsi="Times New Roman" w:cs="Times New Roman"/>
          <w:noProof/>
          <w:sz w:val="24"/>
          <w:szCs w:val="24"/>
        </w:rPr>
        <w:t>(1981)</w:t>
      </w:r>
      <w:r w:rsidR="002F46CC">
        <w:rPr>
          <w:rFonts w:ascii="Times New Roman" w:hAnsi="Times New Roman" w:cs="Times New Roman"/>
          <w:noProof/>
          <w:sz w:val="24"/>
          <w:szCs w:val="24"/>
        </w:rPr>
        <w:t>, 20221102</w:t>
      </w:r>
      <w:r w:rsidRPr="00230579">
        <w:rPr>
          <w:rFonts w:ascii="Times New Roman" w:hAnsi="Times New Roman" w:cs="Times New Roman"/>
          <w:noProof/>
          <w:sz w:val="24"/>
          <w:szCs w:val="24"/>
        </w:rPr>
        <w:t>. doi: 10.1098/rspb.2022.1102</w:t>
      </w:r>
    </w:p>
    <w:p w14:paraId="5537D33B" w14:textId="13E790D0" w:rsidR="00F97445" w:rsidRP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Stadler T (2019). TreeSim: Simulating Phylogenetic Trees. R package version</w:t>
      </w:r>
    </w:p>
    <w:p w14:paraId="17B95F04" w14:textId="59199CCA" w:rsid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 xml:space="preserve">  2.4, https://CRAN.R-project.org/package=TreeSim</w:t>
      </w:r>
    </w:p>
    <w:p w14:paraId="5DAABF40" w14:textId="47E0D788" w:rsidR="00230579" w:rsidRPr="00230579" w:rsidRDefault="00230579"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wenson, N. G. (2019). </w:t>
      </w:r>
      <w:r w:rsidRPr="00230579">
        <w:rPr>
          <w:rFonts w:ascii="Times New Roman" w:hAnsi="Times New Roman" w:cs="Times New Roman"/>
          <w:i/>
          <w:iCs/>
          <w:noProof/>
          <w:sz w:val="24"/>
          <w:szCs w:val="24"/>
        </w:rPr>
        <w:t>Phylogenetic ecology: A history, critique, and remodeling</w:t>
      </w:r>
      <w:r w:rsidRPr="00230579">
        <w:rPr>
          <w:rFonts w:ascii="Times New Roman" w:hAnsi="Times New Roman" w:cs="Times New Roman"/>
          <w:noProof/>
          <w:sz w:val="24"/>
          <w:szCs w:val="24"/>
        </w:rPr>
        <w:t>. University of Chicago Press.</w:t>
      </w:r>
    </w:p>
    <w:p w14:paraId="7A77F0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Brandt, A. J., Smissen, R. D., Heenan, P. B., Fukami, T., &amp; Lee, W. G. (2015). When do plant radiations influence community assembly? The importance of historical contingency in the race for niche space. </w:t>
      </w:r>
      <w:r w:rsidRPr="00230579">
        <w:rPr>
          <w:rFonts w:ascii="Times New Roman" w:hAnsi="Times New Roman" w:cs="Times New Roman"/>
          <w:i/>
          <w:iCs/>
          <w:noProof/>
          <w:sz w:val="24"/>
          <w:szCs w:val="24"/>
        </w:rPr>
        <w:t>New Phytolog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07</w:t>
      </w:r>
      <w:r w:rsidRPr="00230579">
        <w:rPr>
          <w:rFonts w:ascii="Times New Roman" w:hAnsi="Times New Roman" w:cs="Times New Roman"/>
          <w:noProof/>
          <w:sz w:val="24"/>
          <w:szCs w:val="24"/>
        </w:rPr>
        <w:t>(2), 468–479. doi: 10.1111/nph.13362</w:t>
      </w:r>
    </w:p>
    <w:p w14:paraId="665496E2" w14:textId="0DCA40D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Igea, J., Johnston, M. G., &amp; Larcombe, M. J. (2020). Does evolutionary </w:t>
      </w:r>
      <w:r w:rsidRPr="00230579">
        <w:rPr>
          <w:rFonts w:ascii="Times New Roman" w:hAnsi="Times New Roman" w:cs="Times New Roman"/>
          <w:noProof/>
          <w:sz w:val="24"/>
          <w:szCs w:val="24"/>
        </w:rPr>
        <w:lastRenderedPageBreak/>
        <w:t xml:space="preserve">history correlate with contemporary extinction risk by influencing range size dynamics? </w:t>
      </w:r>
      <w:r w:rsidRPr="00230579">
        <w:rPr>
          <w:rFonts w:ascii="Times New Roman" w:hAnsi="Times New Roman" w:cs="Times New Roman"/>
          <w:i/>
          <w:iCs/>
          <w:noProof/>
          <w:sz w:val="24"/>
          <w:szCs w:val="24"/>
        </w:rPr>
        <w:t>American Naturalist</w:t>
      </w:r>
      <w:r w:rsidR="002F46CC">
        <w:rPr>
          <w:rFonts w:ascii="Times New Roman" w:hAnsi="Times New Roman" w:cs="Times New Roman"/>
          <w:noProof/>
          <w:sz w:val="24"/>
          <w:szCs w:val="24"/>
        </w:rPr>
        <w:t>, 195(3), 569</w:t>
      </w:r>
      <w:r w:rsidR="002F46CC" w:rsidRPr="00230579">
        <w:rPr>
          <w:rFonts w:ascii="Times New Roman" w:hAnsi="Times New Roman" w:cs="Times New Roman"/>
          <w:noProof/>
          <w:sz w:val="24"/>
          <w:szCs w:val="24"/>
        </w:rPr>
        <w:t>–</w:t>
      </w:r>
      <w:r w:rsidR="002F46CC">
        <w:rPr>
          <w:rFonts w:ascii="Times New Roman" w:hAnsi="Times New Roman" w:cs="Times New Roman"/>
          <w:noProof/>
          <w:sz w:val="24"/>
          <w:szCs w:val="24"/>
        </w:rPr>
        <w:t>576.</w:t>
      </w:r>
      <w:r w:rsidRPr="00230579">
        <w:rPr>
          <w:rFonts w:ascii="Times New Roman" w:hAnsi="Times New Roman" w:cs="Times New Roman"/>
          <w:noProof/>
          <w:sz w:val="24"/>
          <w:szCs w:val="24"/>
        </w:rPr>
        <w:t xml:space="preserve"> doi: 10.1086/707207</w:t>
      </w:r>
    </w:p>
    <w:p w14:paraId="562D3C8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homas, G. H., Hartmann, K., Jetz, W., Joy, J. B., Mimoto, A., &amp; Mooers, A. O. (2013). PASTIS: An R package to facilitate phylogenetic assembly with soft taxonomic inferences.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w:t>
      </w:r>
      <w:r w:rsidRPr="00230579">
        <w:rPr>
          <w:rFonts w:ascii="Times New Roman" w:hAnsi="Times New Roman" w:cs="Times New Roman"/>
          <w:noProof/>
          <w:sz w:val="24"/>
          <w:szCs w:val="24"/>
        </w:rPr>
        <w:t>(11), 1011–1017. doi: 10.1111/2041-210X.12117</w:t>
      </w:r>
    </w:p>
    <w:p w14:paraId="207824D8" w14:textId="0D55CD4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Upham, N. S., Esselstyn, J. A., &amp; Jetz, W. (2019). Inferring the mammal tree: Species-level sets of phylogenies for questions in ecology, evolution, and conservation. In </w:t>
      </w:r>
      <w:r w:rsidRPr="00230579">
        <w:rPr>
          <w:rFonts w:ascii="Times New Roman" w:hAnsi="Times New Roman" w:cs="Times New Roman"/>
          <w:i/>
          <w:iCs/>
          <w:noProof/>
          <w:sz w:val="24"/>
          <w:szCs w:val="24"/>
        </w:rPr>
        <w:t>PLoS Biology</w:t>
      </w:r>
      <w:r w:rsidR="002F46CC">
        <w:rPr>
          <w:rFonts w:ascii="Times New Roman" w:hAnsi="Times New Roman" w:cs="Times New Roman"/>
          <w:noProof/>
          <w:sz w:val="24"/>
          <w:szCs w:val="24"/>
        </w:rPr>
        <w:t>, 17(12), e3000494</w:t>
      </w:r>
      <w:r w:rsidRPr="00230579">
        <w:rPr>
          <w:rFonts w:ascii="Times New Roman" w:hAnsi="Times New Roman" w:cs="Times New Roman"/>
          <w:noProof/>
          <w:sz w:val="24"/>
          <w:szCs w:val="24"/>
        </w:rPr>
        <w:t>. doi: 10.1371/journal.pbio.3000494</w:t>
      </w:r>
    </w:p>
    <w:p w14:paraId="3C2A3A7A" w14:textId="5A7374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an Valen, L. (1973). A new evolutionary </w:t>
      </w:r>
      <w:r w:rsidR="002F46CC">
        <w:rPr>
          <w:rFonts w:ascii="Times New Roman" w:hAnsi="Times New Roman" w:cs="Times New Roman"/>
          <w:noProof/>
          <w:sz w:val="24"/>
          <w:szCs w:val="24"/>
        </w:rPr>
        <w:t>law</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Evolutionary Theory</w:t>
      </w:r>
      <w:r w:rsidRPr="00230579">
        <w:rPr>
          <w:rFonts w:ascii="Times New Roman" w:hAnsi="Times New Roman" w:cs="Times New Roman"/>
          <w:noProof/>
          <w:sz w:val="24"/>
          <w:szCs w:val="24"/>
        </w:rPr>
        <w:t xml:space="preserve">. </w:t>
      </w:r>
      <w:r w:rsidR="002F46CC">
        <w:rPr>
          <w:rFonts w:ascii="Times New Roman" w:hAnsi="Times New Roman" w:cs="Times New Roman"/>
          <w:noProof/>
          <w:sz w:val="24"/>
          <w:szCs w:val="24"/>
        </w:rPr>
        <w:t>1, 1</w:t>
      </w:r>
      <w:r w:rsidR="002F46CC" w:rsidRPr="002F46CC">
        <w:rPr>
          <w:rFonts w:ascii="Times New Roman" w:hAnsi="Times New Roman" w:cs="Times New Roman"/>
          <w:noProof/>
          <w:sz w:val="24"/>
          <w:szCs w:val="24"/>
        </w:rPr>
        <w:t>–</w:t>
      </w:r>
      <w:r w:rsidR="002F46CC">
        <w:rPr>
          <w:rFonts w:ascii="Times New Roman" w:hAnsi="Times New Roman" w:cs="Times New Roman"/>
          <w:noProof/>
          <w:sz w:val="24"/>
          <w:szCs w:val="24"/>
        </w:rPr>
        <w:t>30.</w:t>
      </w:r>
    </w:p>
    <w:p w14:paraId="3B122327" w14:textId="7906B2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erde Arregoitia, L. D., Blomberg, S. P., &amp; Fisher, D. O. (2013). Phylogenetic correlates of extinction risk in mammals: Species in older lineages are not at greater risk. </w:t>
      </w:r>
      <w:r w:rsidRPr="00230579">
        <w:rPr>
          <w:rFonts w:ascii="Times New Roman" w:hAnsi="Times New Roman" w:cs="Times New Roman"/>
          <w:i/>
          <w:iCs/>
          <w:noProof/>
          <w:sz w:val="24"/>
          <w:szCs w:val="24"/>
        </w:rPr>
        <w:t>Proceedings of the Royal Society B: Biological Sciences</w:t>
      </w:r>
      <w:r w:rsidR="00304B18">
        <w:rPr>
          <w:rFonts w:ascii="Times New Roman" w:hAnsi="Times New Roman" w:cs="Times New Roman"/>
          <w:noProof/>
          <w:sz w:val="24"/>
          <w:szCs w:val="24"/>
        </w:rPr>
        <w:t xml:space="preserve"> 280(1765), 20131092.</w:t>
      </w:r>
      <w:r w:rsidRPr="00230579">
        <w:rPr>
          <w:rFonts w:ascii="Times New Roman" w:hAnsi="Times New Roman" w:cs="Times New Roman"/>
          <w:noProof/>
          <w:sz w:val="24"/>
          <w:szCs w:val="24"/>
        </w:rPr>
        <w:t xml:space="preserve"> doi: 10.1098/rspb.2013.1092</w:t>
      </w:r>
    </w:p>
    <w:p w14:paraId="41DB57E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Wagner, P. J., Erwin, D. H., &amp; Anstey, R. L. (1995). Phylogenetic patterns as tests of speciation models. In </w:t>
      </w:r>
      <w:r w:rsidRPr="00230579">
        <w:rPr>
          <w:rFonts w:ascii="Times New Roman" w:hAnsi="Times New Roman" w:cs="Times New Roman"/>
          <w:i/>
          <w:iCs/>
          <w:noProof/>
          <w:sz w:val="24"/>
          <w:szCs w:val="24"/>
        </w:rPr>
        <w:t>New approaches to speciaiton in the fossil record</w:t>
      </w:r>
      <w:r w:rsidRPr="00230579">
        <w:rPr>
          <w:rFonts w:ascii="Times New Roman" w:hAnsi="Times New Roman" w:cs="Times New Roman"/>
          <w:noProof/>
          <w:sz w:val="24"/>
          <w:szCs w:val="24"/>
        </w:rPr>
        <w:t xml:space="preserve"> (pp. 87–122). New York: Columbia University Press.</w:t>
      </w:r>
    </w:p>
    <w:p w14:paraId="16C8E0E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rPr>
      </w:pPr>
      <w:r w:rsidRPr="00230579">
        <w:rPr>
          <w:rFonts w:ascii="Times New Roman" w:hAnsi="Times New Roman" w:cs="Times New Roman"/>
          <w:noProof/>
          <w:sz w:val="24"/>
          <w:szCs w:val="24"/>
        </w:rPr>
        <w:t xml:space="preserve">Willmann, R., &amp; Meier, R. (2000). A critique from the Hennigian species concept perspective.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p. 101–118). New York: Columbia University Press.</w:t>
      </w:r>
    </w:p>
    <w:p w14:paraId="45667EA0" w14:textId="15B50734" w:rsidR="009978B8" w:rsidRDefault="0023057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 w:author="Carlos Calderon del Cid" w:date="2023-09-26T21:57:00Z" w:initials="CC">
    <w:p w14:paraId="02C0CA16" w14:textId="3A4896AB" w:rsidR="004E3C32" w:rsidRDefault="004E3C32">
      <w:pPr>
        <w:pStyle w:val="Textocomentario"/>
      </w:pPr>
      <w:r>
        <w:rPr>
          <w:rStyle w:val="Refdecomentario"/>
        </w:rPr>
        <w:annotationRef/>
      </w:r>
      <w:r>
        <w:t xml:space="preserve">Rachel </w:t>
      </w:r>
      <w:proofErr w:type="spellStart"/>
      <w:r>
        <w:t>suggested</w:t>
      </w:r>
      <w:proofErr w:type="spellEnd"/>
      <w:r>
        <w:t xml:space="preserve"> </w:t>
      </w:r>
      <w:proofErr w:type="spellStart"/>
      <w:r>
        <w:t>to</w:t>
      </w:r>
      <w:proofErr w:type="spellEnd"/>
      <w:r>
        <w:t xml:space="preserve"> </w:t>
      </w:r>
      <w:proofErr w:type="spellStart"/>
      <w:r>
        <w:t>state</w:t>
      </w:r>
      <w:proofErr w:type="spellEnd"/>
      <w:r>
        <w:t xml:space="preserve"> in </w:t>
      </w:r>
      <w:proofErr w:type="spellStart"/>
      <w:r>
        <w:t>the</w:t>
      </w:r>
      <w:proofErr w:type="spellEnd"/>
      <w:r>
        <w:t xml:space="preserve"> </w:t>
      </w:r>
      <w:proofErr w:type="spellStart"/>
      <w:r>
        <w:t>beginning</w:t>
      </w:r>
      <w:proofErr w:type="spellEnd"/>
      <w:r>
        <w:t xml:space="preserve"> </w:t>
      </w:r>
      <w:proofErr w:type="spellStart"/>
      <w:r>
        <w:t>why</w:t>
      </w:r>
      <w:proofErr w:type="spellEnd"/>
      <w:r>
        <w:t xml:space="preserve"> </w:t>
      </w:r>
      <w:proofErr w:type="spellStart"/>
      <w:r>
        <w:t>we</w:t>
      </w:r>
      <w:proofErr w:type="spellEnd"/>
      <w:r>
        <w:t xml:space="preserve"> </w:t>
      </w:r>
      <w:proofErr w:type="spellStart"/>
      <w:r>
        <w:t>used</w:t>
      </w:r>
      <w:proofErr w:type="spellEnd"/>
      <w:r>
        <w:t xml:space="preserve"> </w:t>
      </w:r>
      <w:proofErr w:type="spellStart"/>
      <w:r>
        <w:t>different</w:t>
      </w:r>
      <w:proofErr w:type="spellEnd"/>
      <w:r>
        <w:t xml:space="preserve"> </w:t>
      </w:r>
      <w:proofErr w:type="spellStart"/>
      <w:r>
        <w:t>extinction</w:t>
      </w:r>
      <w:proofErr w:type="spellEnd"/>
      <w:r>
        <w:t xml:space="preserve"> </w:t>
      </w:r>
      <w:proofErr w:type="spellStart"/>
      <w:r>
        <w:t>approaches</w:t>
      </w:r>
      <w:proofErr w:type="spellEnd"/>
      <w:r>
        <w:t xml:space="preserve"> in </w:t>
      </w:r>
      <w:proofErr w:type="spellStart"/>
      <w:r>
        <w:t>our</w:t>
      </w:r>
      <w:proofErr w:type="spellEnd"/>
      <w:r>
        <w:t xml:space="preserve"> </w:t>
      </w:r>
      <w:proofErr w:type="spellStart"/>
      <w:r>
        <w:t>simulations</w:t>
      </w:r>
      <w:proofErr w:type="spellEnd"/>
      <w:r>
        <w:t>.</w:t>
      </w:r>
    </w:p>
  </w:comment>
  <w:comment w:id="112" w:author="Carlos Calderon del Cid" w:date="2023-07-16T23:20:00Z" w:initials="CCdC">
    <w:p w14:paraId="15382FE7" w14:textId="72D3EAC0" w:rsidR="009B2D2E" w:rsidRDefault="009B2D2E">
      <w:pPr>
        <w:pStyle w:val="Textocomentario"/>
      </w:pPr>
      <w:r>
        <w:rPr>
          <w:rStyle w:val="Refdecomentario"/>
        </w:rPr>
        <w:annotationRef/>
      </w:r>
      <w:r>
        <w:t xml:space="preserve">Daniele, can </w:t>
      </w:r>
      <w:proofErr w:type="spellStart"/>
      <w:r>
        <w:t>you</w:t>
      </w:r>
      <w:proofErr w:type="spellEnd"/>
      <w:r>
        <w:t xml:space="preserve"> </w:t>
      </w:r>
      <w:proofErr w:type="spellStart"/>
      <w:r>
        <w:t>check</w:t>
      </w:r>
      <w:proofErr w:type="spellEnd"/>
      <w:r>
        <w:t xml:space="preserve"> </w:t>
      </w:r>
      <w:proofErr w:type="spellStart"/>
      <w:r>
        <w:t>if</w:t>
      </w:r>
      <w:proofErr w:type="spellEnd"/>
      <w:r>
        <w:t xml:space="preserve"> </w:t>
      </w:r>
      <w:proofErr w:type="spellStart"/>
      <w:r>
        <w:t>the</w:t>
      </w:r>
      <w:proofErr w:type="spellEnd"/>
      <w:r>
        <w:t xml:space="preserve"> reference is okay in the bibliography?</w:t>
      </w:r>
    </w:p>
  </w:comment>
  <w:comment w:id="113" w:author="Daniele Silvestro" w:date="2023-07-11T16:23:00Z" w:initials="DS">
    <w:p w14:paraId="7961A015" w14:textId="5514FFA0" w:rsidR="00F332F3" w:rsidRDefault="00F332F3">
      <w:pPr>
        <w:pStyle w:val="Textocomentario"/>
      </w:pPr>
      <w:r>
        <w:rPr>
          <w:rStyle w:val="Refdecomentario"/>
        </w:rPr>
        <w:annotationRef/>
      </w:r>
      <w:r>
        <w:t>Did we use the true sp/ex rates here or did we estimate them?</w:t>
      </w:r>
    </w:p>
  </w:comment>
  <w:comment w:id="114" w:author="Carlos Calderon del Cid" w:date="2023-07-13T23:27:00Z" w:initials="CCdC">
    <w:p w14:paraId="4C160DF4" w14:textId="077E2672" w:rsidR="00DB7386" w:rsidRDefault="00DB7386">
      <w:pPr>
        <w:pStyle w:val="Textocomentario"/>
      </w:pPr>
      <w:r>
        <w:rPr>
          <w:rStyle w:val="Refdecomentario"/>
        </w:rPr>
        <w:annotationRef/>
      </w:r>
      <w:r>
        <w:t>We estimate them.</w:t>
      </w:r>
    </w:p>
  </w:comment>
  <w:comment w:id="115" w:author="Unknown Author" w:date="2023-07-10T08:56:00Z" w:initials="">
    <w:p w14:paraId="0B1841BF" w14:textId="77777777" w:rsidR="009978B8" w:rsidRDefault="00000000">
      <w:r>
        <w:rPr>
          <w:rFonts w:ascii="Calibri" w:eastAsia="DengXian" w:hAnsi="Calibri"/>
          <w:sz w:val="20"/>
          <w:lang w:val="en-US"/>
        </w:rPr>
        <w:t>I find it a bit confusing to always use different rates. Why not using lambda = 1 and an extinction fraction of e.g. 0.9, 0.5 and 0.1 (similar as in the section before)?</w:t>
      </w:r>
    </w:p>
  </w:comment>
  <w:comment w:id="116" w:author="Carlos Calderon del Cid" w:date="2023-07-13T23:29:00Z" w:initials="CCdC">
    <w:p w14:paraId="35A581ED" w14:textId="7B55E9DB" w:rsidR="00DB7386" w:rsidRDefault="00DB7386">
      <w:pPr>
        <w:pStyle w:val="Textocomentario"/>
      </w:pPr>
      <w:r>
        <w:rPr>
          <w:rStyle w:val="Refdecomentario"/>
        </w:rPr>
        <w:annotationRef/>
      </w:r>
      <w:r w:rsidR="00B81F00">
        <w:t xml:space="preserve">I don’t remember exactly why we decided these rates. However, they were also implemented in the following section. I mean, the same tres with the same three diversification scenarios were used to evaluate the imprint of extinction risk. </w:t>
      </w:r>
    </w:p>
  </w:comment>
  <w:comment w:id="165"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166" w:author="Daniele Silvestro" w:date="2023-07-11T16:18:00Z" w:initials="DS">
    <w:p w14:paraId="624ABD89" w14:textId="77777777" w:rsidR="005F7C25" w:rsidRDefault="005F7C25">
      <w:pPr>
        <w:pStyle w:val="Textocomentario"/>
      </w:pPr>
      <w:r>
        <w:rPr>
          <w:rStyle w:val="Refdecomentario"/>
        </w:rPr>
        <w:annotationRef/>
      </w:r>
      <w:r>
        <w:t>I am not 100% sure we need to keepo this section but if we do we shoult structure it with:</w:t>
      </w:r>
    </w:p>
    <w:p w14:paraId="3503C229" w14:textId="0BD777AF" w:rsidR="005F7C25" w:rsidRDefault="005F7C25" w:rsidP="005F7C25">
      <w:pPr>
        <w:pStyle w:val="Textocomentario"/>
        <w:numPr>
          <w:ilvl w:val="0"/>
          <w:numId w:val="1"/>
        </w:numPr>
      </w:pPr>
      <w:r>
        <w:t xml:space="preserve">Comparisons </w:t>
      </w:r>
      <w:r w:rsidR="00F332F3">
        <w:t>for</w:t>
      </w:r>
      <w:r>
        <w:t xml:space="preserve"> buddin speciation (</w:t>
      </w:r>
      <w:r w:rsidR="00F332F3">
        <w:t xml:space="preserve">random species case and </w:t>
      </w:r>
      <w:r>
        <w:t>extreme ca</w:t>
      </w:r>
      <w:r w:rsidR="00F332F3">
        <w:t>se</w:t>
      </w:r>
      <w:r>
        <w:t>)</w:t>
      </w:r>
    </w:p>
    <w:p w14:paraId="1083BC97" w14:textId="77777777" w:rsidR="005F7C25" w:rsidRDefault="00F332F3" w:rsidP="005F7C25">
      <w:pPr>
        <w:pStyle w:val="Textocomentario"/>
        <w:numPr>
          <w:ilvl w:val="0"/>
          <w:numId w:val="1"/>
        </w:numPr>
      </w:pPr>
      <w:r>
        <w:t>Bifurcation (random species) including corrected ages</w:t>
      </w:r>
    </w:p>
    <w:p w14:paraId="4FF804B1" w14:textId="77777777" w:rsidR="00F332F3" w:rsidRDefault="00F332F3" w:rsidP="00F332F3">
      <w:pPr>
        <w:pStyle w:val="Textocomentario"/>
      </w:pPr>
    </w:p>
    <w:p w14:paraId="2DBD596B" w14:textId="17FAD356" w:rsidR="00F332F3" w:rsidRDefault="00F332F3" w:rsidP="00F332F3">
      <w:pPr>
        <w:pStyle w:val="Textocomentario"/>
      </w:pPr>
      <w:r>
        <w:t>Ultimately though, I am not convinced that this experiments is adding much compared with the extinction risk one</w:t>
      </w:r>
    </w:p>
  </w:comment>
  <w:comment w:id="167" w:author="Carlos Calderon del Cid" w:date="2023-07-14T23:29:00Z" w:initials="CCdC">
    <w:p w14:paraId="139C3825" w14:textId="4288F546" w:rsidR="00DD4E4B" w:rsidRDefault="00DD4E4B">
      <w:pPr>
        <w:pStyle w:val="Textocomentario"/>
      </w:pPr>
      <w:r>
        <w:rPr>
          <w:rStyle w:val="Refdecomentario"/>
        </w:rPr>
        <w:annotationRef/>
      </w:r>
      <w:r>
        <w:t xml:space="preserve">I would like to keep this section. </w:t>
      </w:r>
      <w:r w:rsidR="00B35C65">
        <w:t xml:space="preserve">We used these results to point out important issues in the Discussion and </w:t>
      </w:r>
      <w:r>
        <w:t xml:space="preserve">I think it is very eloquent that under budding speciation is posible to estimate wrongly the oldest species of a clade according to the phylogenetic age. Even, in some papers which make inferences about extinction risk and species age (e.g. </w:t>
      </w:r>
      <w:hyperlink r:id="rId1" w:history="1">
        <w:r w:rsidRPr="00B32137">
          <w:rPr>
            <w:rStyle w:val="Hipervnculo"/>
          </w:rPr>
          <w:t>https://doi.org/10.1017/S1367943002002196</w:t>
        </w:r>
      </w:hyperlink>
      <w:r>
        <w:t>)</w:t>
      </w:r>
      <w:r w:rsidR="00822B8C">
        <w:t>,</w:t>
      </w:r>
      <w:r>
        <w:t xml:space="preserve"> the discussion is centered in </w:t>
      </w:r>
      <w:r w:rsidR="00822B8C">
        <w:t>singletons</w:t>
      </w:r>
      <w:r>
        <w:t xml:space="preserve"> as old species</w:t>
      </w:r>
      <w:r w:rsidR="00822B8C">
        <w:t xml:space="preserve"> and it can be the case (under high extinction and budding speciation) that this species are indeed young. </w:t>
      </w:r>
    </w:p>
    <w:p w14:paraId="2F7741A4" w14:textId="1DA737F9" w:rsidR="00822B8C" w:rsidRDefault="00B35C65">
      <w:pPr>
        <w:pStyle w:val="Textocomentario"/>
      </w:pPr>
      <w:r>
        <w:t xml:space="preserve">Also, given the point estimates figure that I sent in slack, I think we should not change the figures, however, I agree that they could appear in the Supplementary. </w:t>
      </w:r>
    </w:p>
  </w:comment>
  <w:comment w:id="243" w:author="Unknown Author" w:date="2023-07-10T11:44:00Z" w:initials="">
    <w:p w14:paraId="47F2D94A" w14:textId="77777777" w:rsidR="009978B8" w:rsidRDefault="00000000">
      <w:r>
        <w:rPr>
          <w:rFonts w:ascii="Calibri" w:hAnsi="Calibri"/>
          <w:sz w:val="20"/>
          <w:lang w:val="en-US"/>
        </w:rPr>
        <w:t>I would not say it is low and, importantly, our conclusions when comparing species age or extinction risk (Figs 6/8) are screwed up.</w:t>
      </w:r>
    </w:p>
  </w:comment>
  <w:comment w:id="244" w:author="Carlos Calderon del Cid" w:date="2023-07-16T13:49:00Z" w:initials="CCdC">
    <w:p w14:paraId="12E1DCAC" w14:textId="0249F0D8" w:rsidR="00486840" w:rsidRDefault="00486840">
      <w:pPr>
        <w:pStyle w:val="Textocomentario"/>
      </w:pPr>
      <w:r>
        <w:rPr>
          <w:rStyle w:val="Refdecomentario"/>
        </w:rPr>
        <w:annotationRef/>
      </w:r>
      <w:r>
        <w:t>I arranged this sentence, in order to compare bifurcating with the other speciation modes.</w:t>
      </w:r>
    </w:p>
  </w:comment>
  <w:comment w:id="245" w:author="Carlos Calderon del Cid" w:date="2023-07-16T15:49:00Z" w:initials="CCdC">
    <w:p w14:paraId="202FABF4" w14:textId="580C5953" w:rsidR="00B35C65" w:rsidRDefault="00B35C65">
      <w:pPr>
        <w:pStyle w:val="Textocomentario"/>
      </w:pPr>
      <w:r>
        <w:rPr>
          <w:rStyle w:val="Refdecomentario"/>
        </w:rPr>
        <w:annotationRef/>
      </w:r>
      <w:r>
        <w:t xml:space="preserve">I removed the Tanentzap et al. 2020 method because it only accounts the problem of phylogenetic uncertainty and not the shortfalls of our paper. </w:t>
      </w:r>
    </w:p>
  </w:comment>
  <w:comment w:id="246" w:author="Carlos Calderon del Cid" w:date="2023-07-16T21:03:00Z" w:initials="CCdC">
    <w:p w14:paraId="608FC8CB" w14:textId="31B6BD8A" w:rsidR="00AF514B" w:rsidRDefault="00AF514B">
      <w:pPr>
        <w:pStyle w:val="Textocomentario"/>
      </w:pPr>
      <w:r>
        <w:rPr>
          <w:rStyle w:val="Refdecomentario"/>
        </w:rPr>
        <w:annotationRef/>
      </w:r>
      <w:r>
        <w:t>New paragraph</w:t>
      </w:r>
    </w:p>
  </w:comment>
  <w:comment w:id="247" w:author="Carlos Calderon del Cid" w:date="2023-07-16T21:04:00Z" w:initials="CCdC">
    <w:p w14:paraId="1BCDFD89" w14:textId="123F7CD0" w:rsidR="00AF514B" w:rsidRDefault="00AF514B">
      <w:pPr>
        <w:pStyle w:val="Textocomentario"/>
      </w:pPr>
      <w:r>
        <w:rPr>
          <w:rStyle w:val="Refdecomentario"/>
        </w:rPr>
        <w:annotationRef/>
      </w:r>
      <w:r>
        <w:t>New paragraph</w:t>
      </w:r>
    </w:p>
  </w:comment>
  <w:comment w:id="248" w:author="Juan Carrillo" w:date="2023-07-07T11:09:00Z" w:initials="JC">
    <w:p w14:paraId="17E88969" w14:textId="77777777" w:rsidR="009978B8" w:rsidRDefault="00000000">
      <w:r>
        <w:rPr>
          <w:rFonts w:ascii="Liberation Serif" w:eastAsia="DejaVu Sans" w:hAnsi="Liberation Serif" w:cs="DejaVu Sans"/>
          <w:sz w:val="24"/>
          <w:szCs w:val="24"/>
          <w:lang w:val="en-US" w:eastAsia="en-US" w:bidi="en-US"/>
        </w:rPr>
        <w:t>I think we could combine Fig 5 and 6 in only one figure, for example using different colors for the histograms made using two random species.</w:t>
      </w:r>
    </w:p>
  </w:comment>
  <w:comment w:id="249" w:author="Unknown Author" w:date="2023-07-07T15:27:00Z" w:initials="">
    <w:p w14:paraId="70631801" w14:textId="77777777" w:rsidR="009978B8" w:rsidRDefault="00000000">
      <w:r>
        <w:rPr>
          <w:rFonts w:ascii="Calibri" w:eastAsia="DengXian" w:hAnsi="Calibri"/>
          <w:sz w:val="20"/>
          <w:lang w:val="en-US"/>
        </w:rPr>
        <w:t>Very heterogeneous, e.g. capitalization of title or  many references are missing page numbers. In many ref managaers you will manually need to change titles to lower case.</w:t>
      </w:r>
    </w:p>
  </w:comment>
  <w:comment w:id="250" w:author="Carlos Calderon del Cid" w:date="2023-07-16T23:20:00Z" w:initials="CCdC">
    <w:p w14:paraId="2A19E2BA" w14:textId="7456BBC4" w:rsidR="009B2D2E" w:rsidRDefault="009B2D2E">
      <w:pPr>
        <w:pStyle w:val="Textocomentario"/>
      </w:pPr>
      <w:r>
        <w:rPr>
          <w:rStyle w:val="Refdecomentario"/>
        </w:rPr>
        <w:annotationRef/>
      </w:r>
      <w:r>
        <w:t xml:space="preserve">I was more careful this ti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C0CA16" w15:done="0"/>
  <w15:commentEx w15:paraId="15382FE7" w15:done="0"/>
  <w15:commentEx w15:paraId="7961A015" w15:done="0"/>
  <w15:commentEx w15:paraId="4C160DF4" w15:paraIdParent="7961A015" w15:done="0"/>
  <w15:commentEx w15:paraId="0B1841BF" w15:done="0"/>
  <w15:commentEx w15:paraId="35A581ED" w15:paraIdParent="0B1841BF" w15:done="0"/>
  <w15:commentEx w15:paraId="7D37FF3C" w15:done="0"/>
  <w15:commentEx w15:paraId="2DBD596B" w15:paraIdParent="7D37FF3C" w15:done="0"/>
  <w15:commentEx w15:paraId="2F7741A4" w15:paraIdParent="7D37FF3C" w15:done="0"/>
  <w15:commentEx w15:paraId="47F2D94A" w15:done="0"/>
  <w15:commentEx w15:paraId="12E1DCAC" w15:paraIdParent="47F2D94A" w15:done="0"/>
  <w15:commentEx w15:paraId="202FABF4" w15:done="0"/>
  <w15:commentEx w15:paraId="608FC8CB" w15:done="0"/>
  <w15:commentEx w15:paraId="1BCDFD89" w15:done="0"/>
  <w15:commentEx w15:paraId="17E88969" w15:done="0"/>
  <w15:commentEx w15:paraId="70631801" w15:done="0"/>
  <w15:commentEx w15:paraId="2A19E2BA" w15:paraIdParent="706318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8597EF" w16cex:dateUtc="2023-09-27T00:57:00Z"/>
  <w16cex:commentExtensible w16cex:durableId="285EF9DA" w16cex:dateUtc="2023-07-17T02:20:00Z"/>
  <w16cex:commentExtensible w16cex:durableId="2858007C" w16cex:dateUtc="2023-07-11T14:23:00Z"/>
  <w16cex:commentExtensible w16cex:durableId="285B06FC" w16cex:dateUtc="2023-07-14T02:27:00Z"/>
  <w16cex:commentExtensible w16cex:durableId="285B0745" w16cex:dateUtc="2023-07-14T02:29:00Z"/>
  <w16cex:commentExtensible w16cex:durableId="2857FF3E" w16cex:dateUtc="2023-07-11T14:18:00Z"/>
  <w16cex:commentExtensible w16cex:durableId="285C58D3" w16cex:dateUtc="2023-07-15T02:29:00Z"/>
  <w16cex:commentExtensible w16cex:durableId="285E73D5" w16cex:dateUtc="2023-07-16T16:49:00Z"/>
  <w16cex:commentExtensible w16cex:durableId="285E9011" w16cex:dateUtc="2023-07-16T18:49:00Z"/>
  <w16cex:commentExtensible w16cex:durableId="285ED9BB" w16cex:dateUtc="2023-07-17T00:03:00Z"/>
  <w16cex:commentExtensible w16cex:durableId="285ED9CB" w16cex:dateUtc="2023-07-17T00:04:00Z"/>
  <w16cex:commentExtensible w16cex:durableId="285EF9B3" w16cex:dateUtc="2023-07-17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C0CA16" w16cid:durableId="178597EF"/>
  <w16cid:commentId w16cid:paraId="15382FE7" w16cid:durableId="285EF9DA"/>
  <w16cid:commentId w16cid:paraId="7961A015" w16cid:durableId="2858007C"/>
  <w16cid:commentId w16cid:paraId="4C160DF4" w16cid:durableId="285B06FC"/>
  <w16cid:commentId w16cid:paraId="0B1841BF" w16cid:durableId="28568972"/>
  <w16cid:commentId w16cid:paraId="35A581ED" w16cid:durableId="285B0745"/>
  <w16cid:commentId w16cid:paraId="7D37FF3C" w16cid:durableId="2856897D"/>
  <w16cid:commentId w16cid:paraId="2DBD596B" w16cid:durableId="2857FF3E"/>
  <w16cid:commentId w16cid:paraId="2F7741A4" w16cid:durableId="285C58D3"/>
  <w16cid:commentId w16cid:paraId="47F2D94A" w16cid:durableId="28568982"/>
  <w16cid:commentId w16cid:paraId="12E1DCAC" w16cid:durableId="285E73D5"/>
  <w16cid:commentId w16cid:paraId="202FABF4" w16cid:durableId="285E9011"/>
  <w16cid:commentId w16cid:paraId="608FC8CB" w16cid:durableId="285ED9BB"/>
  <w16cid:commentId w16cid:paraId="1BCDFD89" w16cid:durableId="285ED9CB"/>
  <w16cid:commentId w16cid:paraId="17E88969" w16cid:durableId="28568991"/>
  <w16cid:commentId w16cid:paraId="70631801" w16cid:durableId="28568994"/>
  <w16cid:commentId w16cid:paraId="2A19E2BA" w16cid:durableId="285EF9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charset w:val="01"/>
    <w:family w:val="roman"/>
    <w:pitch w:val="variable"/>
  </w:font>
  <w:font w:name="DejaVu Sans">
    <w:panose1 w:val="00000000000000000000"/>
    <w:charset w:val="00"/>
    <w:family w:val="roman"/>
    <w:notTrueType/>
    <w:pitch w:val="default"/>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8B8"/>
    <w:rsid w:val="00011143"/>
    <w:rsid w:val="00016FE5"/>
    <w:rsid w:val="000214C8"/>
    <w:rsid w:val="00046A4B"/>
    <w:rsid w:val="000876CC"/>
    <w:rsid w:val="0009461D"/>
    <w:rsid w:val="00095DFB"/>
    <w:rsid w:val="000B1488"/>
    <w:rsid w:val="001973FC"/>
    <w:rsid w:val="00197E73"/>
    <w:rsid w:val="00230579"/>
    <w:rsid w:val="00263CE8"/>
    <w:rsid w:val="002C17FB"/>
    <w:rsid w:val="002E48EB"/>
    <w:rsid w:val="002F46CC"/>
    <w:rsid w:val="00304B18"/>
    <w:rsid w:val="0030751F"/>
    <w:rsid w:val="00320B66"/>
    <w:rsid w:val="003212D5"/>
    <w:rsid w:val="00321485"/>
    <w:rsid w:val="00342EEC"/>
    <w:rsid w:val="003477ED"/>
    <w:rsid w:val="00386CA8"/>
    <w:rsid w:val="003B07B6"/>
    <w:rsid w:val="003C4C1E"/>
    <w:rsid w:val="003E11D7"/>
    <w:rsid w:val="003F4D29"/>
    <w:rsid w:val="00416FDA"/>
    <w:rsid w:val="004258CE"/>
    <w:rsid w:val="0048609D"/>
    <w:rsid w:val="00486840"/>
    <w:rsid w:val="004A01AB"/>
    <w:rsid w:val="004E3C32"/>
    <w:rsid w:val="004F08F1"/>
    <w:rsid w:val="004F0B50"/>
    <w:rsid w:val="004F7BC4"/>
    <w:rsid w:val="00506218"/>
    <w:rsid w:val="00514AA0"/>
    <w:rsid w:val="0056360F"/>
    <w:rsid w:val="005B52EA"/>
    <w:rsid w:val="005D256A"/>
    <w:rsid w:val="005F7C25"/>
    <w:rsid w:val="00614615"/>
    <w:rsid w:val="00621D01"/>
    <w:rsid w:val="00637598"/>
    <w:rsid w:val="00670F90"/>
    <w:rsid w:val="00685F72"/>
    <w:rsid w:val="006A27A8"/>
    <w:rsid w:val="006E1F15"/>
    <w:rsid w:val="006E31A8"/>
    <w:rsid w:val="006E6716"/>
    <w:rsid w:val="006F349E"/>
    <w:rsid w:val="00750B49"/>
    <w:rsid w:val="007C5B06"/>
    <w:rsid w:val="00822B8C"/>
    <w:rsid w:val="00845461"/>
    <w:rsid w:val="008851D9"/>
    <w:rsid w:val="008D0099"/>
    <w:rsid w:val="008D312C"/>
    <w:rsid w:val="008D681D"/>
    <w:rsid w:val="0094297A"/>
    <w:rsid w:val="00966D90"/>
    <w:rsid w:val="009978B8"/>
    <w:rsid w:val="009B2D2E"/>
    <w:rsid w:val="009E0DDB"/>
    <w:rsid w:val="00A210F1"/>
    <w:rsid w:val="00A2705F"/>
    <w:rsid w:val="00A52FD5"/>
    <w:rsid w:val="00A9166F"/>
    <w:rsid w:val="00AB3436"/>
    <w:rsid w:val="00AC7EB6"/>
    <w:rsid w:val="00AF514B"/>
    <w:rsid w:val="00B14922"/>
    <w:rsid w:val="00B35C65"/>
    <w:rsid w:val="00B50868"/>
    <w:rsid w:val="00B679A7"/>
    <w:rsid w:val="00B80316"/>
    <w:rsid w:val="00B81F00"/>
    <w:rsid w:val="00BB0B32"/>
    <w:rsid w:val="00BE7023"/>
    <w:rsid w:val="00C04B51"/>
    <w:rsid w:val="00C05393"/>
    <w:rsid w:val="00C277AE"/>
    <w:rsid w:val="00CC0724"/>
    <w:rsid w:val="00CD11D4"/>
    <w:rsid w:val="00CE0170"/>
    <w:rsid w:val="00CE2A7D"/>
    <w:rsid w:val="00D04637"/>
    <w:rsid w:val="00D71A36"/>
    <w:rsid w:val="00D85170"/>
    <w:rsid w:val="00DB7386"/>
    <w:rsid w:val="00DC7695"/>
    <w:rsid w:val="00DD4E4B"/>
    <w:rsid w:val="00DE12AA"/>
    <w:rsid w:val="00E92E8C"/>
    <w:rsid w:val="00F332F3"/>
    <w:rsid w:val="00F97445"/>
    <w:rsid w:val="00FA5531"/>
    <w:rsid w:val="00FF70B4"/>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2705">
      <w:bodyDiv w:val="1"/>
      <w:marLeft w:val="0"/>
      <w:marRight w:val="0"/>
      <w:marTop w:val="0"/>
      <w:marBottom w:val="0"/>
      <w:divBdr>
        <w:top w:val="none" w:sz="0" w:space="0" w:color="auto"/>
        <w:left w:val="none" w:sz="0" w:space="0" w:color="auto"/>
        <w:bottom w:val="none" w:sz="0" w:space="0" w:color="auto"/>
        <w:right w:val="none" w:sz="0" w:space="0" w:color="auto"/>
      </w:divBdr>
      <w:divsChild>
        <w:div w:id="2027321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30</Pages>
  <Words>30728</Words>
  <Characters>169004</Characters>
  <Application>Microsoft Office Word</Application>
  <DocSecurity>0</DocSecurity>
  <Lines>1408</Lines>
  <Paragraphs>3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7</cp:revision>
  <dcterms:created xsi:type="dcterms:W3CDTF">2023-09-21T13:48:00Z</dcterms:created>
  <dcterms:modified xsi:type="dcterms:W3CDTF">2023-10-10T02:3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